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1AAA7FF3"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 xml:space="preserve">Network Analysis of Attitudes </w:t>
      </w:r>
      <w:r w:rsidR="00D8346B">
        <w:rPr>
          <w:lang w:val="en-US"/>
        </w:rPr>
        <w:t>Towards</w:t>
      </w:r>
      <w:r w:rsidR="00BC130A" w:rsidRPr="00BC130A">
        <w:rPr>
          <w:lang w:val="en-US"/>
        </w:rPr>
        <w:t xml:space="preserve"> Inequality: Estimating the Impact of Anger and Simulating Attitude Change</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5AE6725E" w14:textId="5C572B75" w:rsidR="00760EEE" w:rsidRDefault="00760EEE" w:rsidP="0058352C">
      <w:r w:rsidRPr="00266730">
        <w:rPr>
          <w:highlight w:val="yellow"/>
        </w:rPr>
        <w:t>This article explores the growing field of subjective inequality, addressing limitations of prior social justice research, which often employed unsystematic approaches or focused narrowly on population-level attitudes. Using a</w:t>
      </w:r>
      <w:bookmarkStart w:id="0" w:name="_Hlk164420428"/>
      <w:r w:rsidRPr="00266730">
        <w:rPr>
          <w:highlight w:val="yellow"/>
        </w:rPr>
        <w:t xml:space="preserve"> tripartite analytical </w:t>
      </w:r>
      <w:r w:rsidR="006805DD" w:rsidRPr="00266730">
        <w:rPr>
          <w:highlight w:val="yellow"/>
        </w:rPr>
        <w:t>strategy</w:t>
      </w:r>
      <w:r w:rsidRPr="00266730">
        <w:rPr>
          <w:highlight w:val="yellow"/>
        </w:rPr>
        <w:t xml:space="preserve"> </w:t>
      </w:r>
      <w:bookmarkEnd w:id="0"/>
      <w:r w:rsidRPr="00266730">
        <w:rPr>
          <w:highlight w:val="yellow"/>
        </w:rPr>
        <w:t>on ISSP data from the U.S., we</w:t>
      </w:r>
      <w:r w:rsidR="007359FB" w:rsidRPr="00266730">
        <w:rPr>
          <w:highlight w:val="yellow"/>
        </w:rPr>
        <w:t xml:space="preserve"> first</w:t>
      </w:r>
      <w:r w:rsidRPr="00266730">
        <w:rPr>
          <w:highlight w:val="yellow"/>
        </w:rPr>
        <w:t xml:space="preserve"> </w:t>
      </w:r>
      <w:r w:rsidRPr="00266730">
        <w:rPr>
          <w:i/>
          <w:iCs/>
          <w:highlight w:val="yellow"/>
        </w:rPr>
        <w:t>model</w:t>
      </w:r>
      <w:r w:rsidRPr="00266730">
        <w:rPr>
          <w:highlight w:val="yellow"/>
        </w:rPr>
        <w:t xml:space="preserve"> attitudes </w:t>
      </w:r>
      <w:r w:rsidR="00F85C39" w:rsidRPr="00266730">
        <w:rPr>
          <w:highlight w:val="yellow"/>
        </w:rPr>
        <w:t>towards</w:t>
      </w:r>
      <w:r w:rsidRPr="00266730">
        <w:rPr>
          <w:highlight w:val="yellow"/>
        </w:rPr>
        <w:t xml:space="preserve"> economic inequality as a </w:t>
      </w:r>
      <w:r w:rsidR="00796CA3" w:rsidRPr="00266730">
        <w:rPr>
          <w:highlight w:val="yellow"/>
        </w:rPr>
        <w:t>belief system, w</w:t>
      </w:r>
      <w:r w:rsidR="005653F2" w:rsidRPr="00266730">
        <w:rPr>
          <w:highlight w:val="yellow"/>
        </w:rPr>
        <w:t>h</w:t>
      </w:r>
      <w:r w:rsidR="00796CA3" w:rsidRPr="00266730">
        <w:rPr>
          <w:highlight w:val="yellow"/>
        </w:rPr>
        <w:t xml:space="preserve">ich is a </w:t>
      </w:r>
      <w:r w:rsidR="007359FB" w:rsidRPr="00266730">
        <w:rPr>
          <w:highlight w:val="yellow"/>
        </w:rPr>
        <w:t xml:space="preserve">small-world </w:t>
      </w:r>
      <w:r w:rsidRPr="00266730">
        <w:rPr>
          <w:highlight w:val="yellow"/>
        </w:rPr>
        <w:t xml:space="preserve">network of interacting cognitive evaluations. </w:t>
      </w:r>
      <w:r w:rsidR="005D34F2" w:rsidRPr="00266730">
        <w:rPr>
          <w:highlight w:val="yellow"/>
        </w:rPr>
        <w:t>S</w:t>
      </w:r>
      <w:r w:rsidRPr="00266730">
        <w:rPr>
          <w:highlight w:val="yellow"/>
        </w:rPr>
        <w:t>upport for public redistribution</w:t>
      </w:r>
      <w:r w:rsidR="005D34F2" w:rsidRPr="00266730">
        <w:rPr>
          <w:highlight w:val="yellow"/>
        </w:rPr>
        <w:t xml:space="preserve"> and perception of income inequality</w:t>
      </w:r>
      <w:r w:rsidR="00F04F7A" w:rsidRPr="00266730">
        <w:rPr>
          <w:highlight w:val="yellow"/>
        </w:rPr>
        <w:t xml:space="preserve"> are the most central attitudes</w:t>
      </w:r>
      <w:r w:rsidRPr="00266730">
        <w:rPr>
          <w:highlight w:val="yellow"/>
        </w:rPr>
        <w:t xml:space="preserve">. Additionally, we </w:t>
      </w:r>
      <w:r w:rsidR="0062590A" w:rsidRPr="00266730">
        <w:rPr>
          <w:i/>
          <w:iCs/>
          <w:highlight w:val="yellow"/>
        </w:rPr>
        <w:t>estimate</w:t>
      </w:r>
      <w:r w:rsidRPr="00266730">
        <w:rPr>
          <w:highlight w:val="yellow"/>
        </w:rPr>
        <w:t xml:space="preserve"> how anger </w:t>
      </w:r>
      <w:r w:rsidR="00F85C39" w:rsidRPr="00266730">
        <w:rPr>
          <w:highlight w:val="yellow"/>
        </w:rPr>
        <w:t>towards</w:t>
      </w:r>
      <w:r w:rsidRPr="00266730">
        <w:rPr>
          <w:highlight w:val="yellow"/>
        </w:rPr>
        <w:t xml:space="preserve"> inequality impacts this </w:t>
      </w:r>
      <w:r w:rsidR="00796CA3" w:rsidRPr="00266730">
        <w:rPr>
          <w:highlight w:val="yellow"/>
        </w:rPr>
        <w:t>belief system</w:t>
      </w:r>
      <w:r w:rsidRPr="00266730">
        <w:rPr>
          <w:highlight w:val="yellow"/>
        </w:rPr>
        <w:t xml:space="preserve">, using a moderated </w:t>
      </w:r>
      <w:r w:rsidR="00796CA3" w:rsidRPr="00266730">
        <w:rPr>
          <w:highlight w:val="yellow"/>
        </w:rPr>
        <w:t xml:space="preserve">network </w:t>
      </w:r>
      <w:r w:rsidRPr="00266730">
        <w:rPr>
          <w:highlight w:val="yellow"/>
        </w:rPr>
        <w:t xml:space="preserve">model to demonstrate that anger significantly </w:t>
      </w:r>
      <w:r w:rsidR="00391024" w:rsidRPr="00266730">
        <w:rPr>
          <w:highlight w:val="yellow"/>
        </w:rPr>
        <w:t>affects</w:t>
      </w:r>
      <w:r w:rsidRPr="00266730">
        <w:rPr>
          <w:highlight w:val="yellow"/>
        </w:rPr>
        <w:t xml:space="preserve"> nearly one-third of the network</w:t>
      </w:r>
      <w:r w:rsidR="003B44D6" w:rsidRPr="00266730">
        <w:rPr>
          <w:highlight w:val="yellow"/>
        </w:rPr>
        <w:t>’</w:t>
      </w:r>
      <w:r w:rsidRPr="00266730">
        <w:rPr>
          <w:highlight w:val="yellow"/>
        </w:rPr>
        <w:t xml:space="preserve">s </w:t>
      </w:r>
      <w:r w:rsidR="00796CA3" w:rsidRPr="00266730">
        <w:rPr>
          <w:highlight w:val="yellow"/>
        </w:rPr>
        <w:t>ties</w:t>
      </w:r>
      <w:r w:rsidRPr="00266730">
        <w:rPr>
          <w:highlight w:val="yellow"/>
        </w:rPr>
        <w:t xml:space="preserve">. Lastly, by </w:t>
      </w:r>
      <w:r w:rsidRPr="00266730">
        <w:rPr>
          <w:i/>
          <w:iCs/>
          <w:highlight w:val="yellow"/>
        </w:rPr>
        <w:t>simulating</w:t>
      </w:r>
      <w:r w:rsidRPr="00266730">
        <w:rPr>
          <w:highlight w:val="yellow"/>
        </w:rPr>
        <w:t xml:space="preserve"> changes in attitude, we find that modifications at the network</w:t>
      </w:r>
      <w:r w:rsidR="003B44D6" w:rsidRPr="00266730">
        <w:rPr>
          <w:highlight w:val="yellow"/>
        </w:rPr>
        <w:t>’</w:t>
      </w:r>
      <w:r w:rsidRPr="00266730">
        <w:rPr>
          <w:highlight w:val="yellow"/>
        </w:rPr>
        <w:t xml:space="preserve">s central nodes </w:t>
      </w:r>
      <w:r w:rsidR="00391024" w:rsidRPr="00266730">
        <w:rPr>
          <w:highlight w:val="yellow"/>
        </w:rPr>
        <w:t xml:space="preserve">are particularly relevant, as they </w:t>
      </w:r>
      <w:r w:rsidRPr="00266730">
        <w:rPr>
          <w:highlight w:val="yellow"/>
        </w:rPr>
        <w:t xml:space="preserve">lead to significant overall shifts </w:t>
      </w:r>
      <w:r w:rsidR="00391024" w:rsidRPr="00266730">
        <w:rPr>
          <w:highlight w:val="yellow"/>
        </w:rPr>
        <w:t>in the belief system</w:t>
      </w:r>
      <w:r w:rsidRPr="00266730">
        <w:rPr>
          <w:highlight w:val="yellow"/>
        </w:rPr>
        <w:t xml:space="preserve">. </w:t>
      </w:r>
      <w:r w:rsidR="00266730" w:rsidRPr="00266730">
        <w:rPr>
          <w:highlight w:val="yellow"/>
        </w:rPr>
        <w:t>This comprehensive approach provides a nuanced view of the complex dynamics of public opinion on inequality, its structure and its change.</w:t>
      </w:r>
    </w:p>
    <w:p w14:paraId="6DF068DF" w14:textId="77777777" w:rsidR="00A04210" w:rsidRDefault="00A04210" w:rsidP="0058352C"/>
    <w:p w14:paraId="56A2B00B" w14:textId="5470A872" w:rsidR="00A04210" w:rsidRPr="00753F1A" w:rsidRDefault="00A04210" w:rsidP="0058352C">
      <w:r>
        <w:t xml:space="preserve">Keywords: </w:t>
      </w:r>
      <w:r w:rsidR="005653F2">
        <w:t>Attitude network</w:t>
      </w:r>
      <w:r>
        <w:t xml:space="preserve">; </w:t>
      </w:r>
      <w:r w:rsidR="005653F2">
        <w:t xml:space="preserve">Belief systems; </w:t>
      </w:r>
      <w:r>
        <w:t xml:space="preserve">Attitudes </w:t>
      </w:r>
      <w:r w:rsidR="00F85C39">
        <w:t>towards</w:t>
      </w:r>
      <w:r>
        <w:t xml:space="preserve"> inequality; Social </w:t>
      </w:r>
      <w:r w:rsidR="002500DA">
        <w:t>j</w:t>
      </w:r>
      <w:r>
        <w:t>ustice research.</w:t>
      </w:r>
    </w:p>
    <w:p w14:paraId="6B9571AF" w14:textId="3A17B748" w:rsidR="007359FB" w:rsidRDefault="007359FB" w:rsidP="0058352C">
      <w:r>
        <w:br w:type="page"/>
      </w:r>
    </w:p>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w:t>
      </w:r>
      <w:commentRangeStart w:id="1"/>
      <w:r w:rsidRPr="00753F1A">
        <w:t>Introduction</w:t>
      </w:r>
      <w:commentRangeEnd w:id="1"/>
      <w:r w:rsidR="0057014E">
        <w:rPr>
          <w:rStyle w:val="Rimandocommento"/>
          <w:rFonts w:eastAsiaTheme="minorHAnsi"/>
          <w:color w:val="auto"/>
        </w:rPr>
        <w:commentReference w:id="1"/>
      </w:r>
    </w:p>
    <w:p w14:paraId="5232F128" w14:textId="7E336583" w:rsidR="00771E9B" w:rsidRDefault="00771E9B" w:rsidP="00777359">
      <w:r w:rsidRPr="00771E9B">
        <w:t>Inequality is one of the most pressing challenges in contemporary societies, particularly in the United States, where economic disparities are among the highest in Western nations</w:t>
      </w:r>
      <w:r>
        <w:t xml:space="preserve"> </w:t>
      </w:r>
      <w:r>
        <w:fldChar w:fldCharType="begin"/>
      </w:r>
      <w:r>
        <w:instrText xml:space="preserve"> ADDIN ZOTERO_ITEM CSL_CITATION {"citationID":"0BkdAxfy","properties":{"formattedCitation":"(Atkinson et al., 2011; Neckerman &amp; Torche, 2007)","plainCitation":"(Atkinson et al., 2011; Neckerman &amp; Torche, 2007)","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253,"uris":["http://zotero.org/groups/5074670/items/NL8Q7YAM"],"itemData":{"id":4253,"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InequalityCausesConsequences2007"}}],"schema":"https://github.com/citation-style-language/schema/raw/master/csl-citation.json"} </w:instrText>
      </w:r>
      <w:r>
        <w:fldChar w:fldCharType="separate"/>
      </w:r>
      <w:r w:rsidRPr="00771E9B">
        <w:t>(Atkinson et al., 2011; Neckerman &amp; Torche, 2007)</w:t>
      </w:r>
      <w:r>
        <w:fldChar w:fldCharType="end"/>
      </w:r>
      <w:r>
        <w:t xml:space="preserve">. </w:t>
      </w:r>
      <w:r w:rsidRPr="00771E9B">
        <w:t>Over recent decades, rising disparities have created significant gaps in living conditions</w:t>
      </w:r>
      <w:r>
        <w:t xml:space="preserve"> </w:t>
      </w:r>
      <w:r>
        <w:fldChar w:fldCharType="begin"/>
      </w:r>
      <w:r>
        <w:instrText xml:space="preserve"> ADDIN ZOTERO_ITEM CSL_CITATION {"citationID":"7ga3PngJ","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fldChar w:fldCharType="separate"/>
      </w:r>
      <w:r w:rsidRPr="00771E9B">
        <w:t>(Wilkinson &amp; Pickett, 2009)</w:t>
      </w:r>
      <w:r>
        <w:fldChar w:fldCharType="end"/>
      </w:r>
      <w:r>
        <w:t xml:space="preserve">, </w:t>
      </w:r>
      <w:r w:rsidRPr="00771E9B">
        <w:t xml:space="preserve">with the richest 10% controlling about 70% of wealth while the bottom half owns less than 2% </w:t>
      </w:r>
      <w:r>
        <w:fldChar w:fldCharType="begin"/>
      </w:r>
      <w:r>
        <w:instrText xml:space="preserve"> ADDIN ZOTERO_ITEM CSL_CITATION {"citationID":"2ustsS7U","properties":{"formattedCitation":"(Chancel et al., 2022)","plainCitation":"(Chancel et al., 2022)","noteIndex":0},"citationItems":[{"id":6634,"uris":["http://zotero.org/groups/5379819/items/MZF44JKK"],"itemData":{"id":6634,"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2022"}}],"schema":"https://github.com/citation-style-language/schema/raw/master/csl-citation.json"} </w:instrText>
      </w:r>
      <w:r>
        <w:fldChar w:fldCharType="separate"/>
      </w:r>
      <w:r w:rsidRPr="00771E9B">
        <w:t>(Chancel et al., 2022)</w:t>
      </w:r>
      <w:r>
        <w:fldChar w:fldCharType="end"/>
      </w:r>
      <w:r>
        <w:t>.</w:t>
      </w:r>
      <w:r w:rsidRPr="00771E9B">
        <w:t xml:space="preserve"> These issues are exacerbated by strong socioeconomic segregation</w:t>
      </w:r>
      <w:r>
        <w:t xml:space="preserve"> </w:t>
      </w:r>
      <w:r>
        <w:fldChar w:fldCharType="begin"/>
      </w:r>
      <w:r>
        <w:instrText xml:space="preserve"> ADDIN ZOTERO_ITEM CSL_CITATION {"citationID":"aOXjlXYj","properties":{"formattedCitation":"(Mijs &amp; Roe, 2021)","plainCitation":"(Mijs &amp; Roe, 2021)","noteIndex":0},"citationItems":[{"id":4726,"uris":["http://zotero.org/groups/5379819/items/JYQCB7QZ"],"itemData":{"id":4726,"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AmericaComingApart2021"}}],"schema":"https://github.com/citation-style-language/schema/raw/master/csl-citation.json"} </w:instrText>
      </w:r>
      <w:r>
        <w:fldChar w:fldCharType="separate"/>
      </w:r>
      <w:r w:rsidRPr="00771E9B">
        <w:t>(Mijs &amp; Roe, 2021)</w:t>
      </w:r>
      <w:r>
        <w:fldChar w:fldCharType="end"/>
      </w:r>
      <w:r w:rsidRPr="00771E9B">
        <w:t xml:space="preserve"> and limited social mobility</w:t>
      </w:r>
      <w:r>
        <w:t xml:space="preserve"> </w:t>
      </w:r>
      <w:r>
        <w:fldChar w:fldCharType="begin"/>
      </w:r>
      <w:r>
        <w:instrText xml:space="preserve"> ADDIN ZOTERO_ITEM CSL_CITATION {"citationID":"KhfgJhnE","properties":{"formattedCitation":"(Hout, 2018; OECD, 2018)","plainCitation":"(Hout, 2018; OECD, 2018)","noteIndex":0},"citationItems":[{"id":6633,"uris":["http://zotero.org/groups/5379819/items/Z3NIMX47"],"itemData":{"id":663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2018"}},{"id":6632,"uris":["http://zotero.org/groups/5379819/items/6CYTJZZG"],"itemData":{"id":6632,"type":"report","event-place":"Paris","publisher":"Organisation for Economic Co-Operation and Development","publisher-place":"Paris","title":"A Broken Social Elevator? How to Promote Social Mobility","URL":"https://doi.org/10.1787/9789264301085-en","author":[{"family":"OECD","given":""}],"issued":{"date-parts":[["2018"]]},"citation-key":"oecd2018"}}],"schema":"https://github.com/citation-style-language/schema/raw/master/csl-citation.json"} </w:instrText>
      </w:r>
      <w:r>
        <w:fldChar w:fldCharType="separate"/>
      </w:r>
      <w:r w:rsidRPr="00771E9B">
        <w:t>(Hout, 2018; OECD, 2018)</w:t>
      </w:r>
      <w:r>
        <w:fldChar w:fldCharType="end"/>
      </w:r>
      <w:r>
        <w:t>.</w:t>
      </w:r>
      <w:r w:rsidRPr="00771E9B">
        <w:t xml:space="preserve"> Despite these </w:t>
      </w:r>
      <w:r w:rsidR="007E1058" w:rsidRPr="007E1058">
        <w:t>economic gaps</w:t>
      </w:r>
      <w:r w:rsidRPr="00771E9B">
        <w:t>, public concern about inequality has not risen proportionately</w:t>
      </w:r>
      <w:r w:rsidR="007E1058">
        <w:t xml:space="preserve"> </w:t>
      </w:r>
      <w:r w:rsidR="007E1058">
        <w:fldChar w:fldCharType="begin"/>
      </w:r>
      <w:r w:rsidR="007E1058">
        <w:instrText xml:space="preserve"> ADDIN ZOTERO_ITEM CSL_CITATION {"citationID":"cLoJAisg","properties":{"formattedCitation":"(Kenworthy &amp; McCall, 2007; Lierse et al., 2022)","plainCitation":"(Kenworthy &amp; McCall, 2007; Lierse et al., 2022)","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schema":"https://github.com/citation-style-language/schema/raw/master/csl-citation.json"} </w:instrText>
      </w:r>
      <w:r w:rsidR="007E1058">
        <w:fldChar w:fldCharType="separate"/>
      </w:r>
      <w:r w:rsidR="007E1058" w:rsidRPr="007E1058">
        <w:t>(Kenworthy &amp; McCall, 2007; Lierse et al., 2022)</w:t>
      </w:r>
      <w:r w:rsidR="007E1058">
        <w:fldChar w:fldCharType="end"/>
      </w:r>
      <w:r w:rsidR="007E1058">
        <w:t xml:space="preserve">, </w:t>
      </w:r>
      <w:r w:rsidRPr="00771E9B">
        <w:t>with individuals often misunderstanding or underestimating its extent</w:t>
      </w:r>
      <w:r w:rsidR="007E1058">
        <w:t xml:space="preserve"> </w:t>
      </w:r>
      <w:r w:rsidR="007E1058">
        <w:fldChar w:fldCharType="begin"/>
      </w:r>
      <w:r w:rsidR="007E1058">
        <w:instrText xml:space="preserve"> ADDIN ZOTERO_ITEM CSL_CITATION {"citationID":"fgLiVwln","properties":{"formattedCitation":"(Chambers et al., 2014; Trump, 2023)","plainCitation":"(Chambers et al., 2014; Trump, 2023)","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E1058">
        <w:fldChar w:fldCharType="separate"/>
      </w:r>
      <w:r w:rsidR="007E1058" w:rsidRPr="007E1058">
        <w:t>(Chambers et al., 2014; Trump, 2023)</w:t>
      </w:r>
      <w:r w:rsidR="007E1058">
        <w:fldChar w:fldCharType="end"/>
      </w:r>
      <w:r w:rsidR="007E1058">
        <w:t xml:space="preserve">. </w:t>
      </w:r>
      <w:r w:rsidRPr="00771E9B">
        <w:t>The U.S. is an especially relevant context for studying attitudes toward inequality due to its deep disparities and a long tradition of research in this field</w:t>
      </w:r>
      <w:r w:rsidR="007E1058">
        <w:t xml:space="preserve"> </w:t>
      </w:r>
      <w:r w:rsidR="007E1058">
        <w:fldChar w:fldCharType="begin"/>
      </w:r>
      <w:r w:rsidR="00417A5A">
        <w:instrText xml:space="preserve"> ADDIN ZOTERO_ITEM CSL_CITATION {"citationID":"Akoie9fw","properties":{"formattedCitation":"(Kluegel &amp; Smith, 1981; McCall, 2013)","plainCitation":"(Kluegel &amp; Smith, 1981; McCall, 2013)","dontUpdate":true,"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007E1058">
        <w:fldChar w:fldCharType="separate"/>
      </w:r>
      <w:r w:rsidR="007E1058" w:rsidRPr="007E1058">
        <w:t>(</w:t>
      </w:r>
      <w:r w:rsidR="007E1058" w:rsidRPr="00771E9B">
        <w:t xml:space="preserve">e.g., </w:t>
      </w:r>
      <w:r w:rsidR="007E1058" w:rsidRPr="007E1058">
        <w:t>Kluegel &amp; Smith, 1981; McCall, 2013)</w:t>
      </w:r>
      <w:r w:rsidR="007E1058">
        <w:fldChar w:fldCharType="end"/>
      </w:r>
      <w:r w:rsidRPr="00771E9B">
        <w:t>. Prior studies highlight the U.S. public’s strong belief in meritocracy (Mijs, 2018b) and relatively low support for redistribution</w:t>
      </w:r>
      <w:r w:rsidR="007E1058">
        <w:t xml:space="preserve"> </w:t>
      </w:r>
      <w:r w:rsidR="007E1058">
        <w:fldChar w:fldCharType="begin"/>
      </w:r>
      <w:r w:rsidR="00417A5A">
        <w:instrText xml:space="preserve"> ADDIN ZOTERO_ITEM CSL_CITATION {"citationID":"1WxEjtQ4","properties":{"formattedCitation":"(Alesina et al., 2001; Hoy &amp; Mager, 2021)","plainCitation":"(Alesina et al., 2001; Hoy &amp; Mager, 202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id":6644,"uris":["http://zotero.org/groups/5379819/items/SLPDDG4M"],"itemData":{"id":6644,"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2021"}}],"schema":"https://github.com/citation-style-language/schema/raw/master/csl-citation.json"} </w:instrText>
      </w:r>
      <w:r w:rsidR="007E1058">
        <w:fldChar w:fldCharType="separate"/>
      </w:r>
      <w:r w:rsidR="00417A5A" w:rsidRPr="00417A5A">
        <w:t>(Alesina et al., 2001; Hoy &amp; Mager, 2021)</w:t>
      </w:r>
      <w:r w:rsidR="007E1058">
        <w:fldChar w:fldCharType="end"/>
      </w:r>
      <w:r w:rsidRPr="00771E9B">
        <w:t xml:space="preserve"> (Alesina et al., 2001; Hoy &amp; Mager, 2021)</w:t>
      </w:r>
      <w:r w:rsidR="007E1058">
        <w:t xml:space="preserve">. </w:t>
      </w:r>
    </w:p>
    <w:p w14:paraId="03872E00" w14:textId="7D1F90E5" w:rsidR="00F3404E" w:rsidRDefault="003A6277" w:rsidP="00777359">
      <w:pPr>
        <w:ind w:firstLine="720"/>
      </w:pPr>
      <w:r w:rsidRPr="003A6277">
        <w:rPr>
          <w:highlight w:val="green"/>
        </w:rPr>
        <w:t xml:space="preserve">Research </w:t>
      </w:r>
      <w:r w:rsidRPr="00777359">
        <w:t xml:space="preserve">on distributive justice has traditionally relied on the latent variable approach, which consolidates multiple perceptions, beliefs, and judgments into mean </w:t>
      </w:r>
      <w:r w:rsidR="00EB2842" w:rsidRPr="00777359">
        <w:t>indexes</w:t>
      </w:r>
      <w:r w:rsidRPr="00777359">
        <w:t xml:space="preserve">. This approach often leads to an unsystematic examination of these attitudes, with most studies focusing on only one aspect </w:t>
      </w:r>
      <w:r w:rsidR="00DE1D52" w:rsidRPr="00777359">
        <w:fldChar w:fldCharType="begin"/>
      </w:r>
      <w:r w:rsidR="00771E9B">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777359">
        <w:fldChar w:fldCharType="separate"/>
      </w:r>
      <w:r w:rsidR="00DE1D52" w:rsidRPr="00777359">
        <w:rPr>
          <w:noProof/>
        </w:rPr>
        <w:t>(Janmaat, 2013)</w:t>
      </w:r>
      <w:r w:rsidR="00DE1D52" w:rsidRPr="00777359">
        <w:fldChar w:fldCharType="end"/>
      </w:r>
      <w:r w:rsidR="00DE1D52" w:rsidRPr="00777359">
        <w:t xml:space="preserve">. </w:t>
      </w:r>
      <w:r w:rsidRPr="00777359">
        <w:t> </w:t>
      </w:r>
      <w:r w:rsidR="00F3404E" w:rsidRPr="00F3404E">
        <w:t>Moreover, research has primarily focused on the levels of these attitudes (i.e., their public endorsement), often overlooking the cognitive structure in which they are embedded. This is crucial because attitudes do not exist in isolation but are interconnected within a broader belief system</w:t>
      </w:r>
      <w:r w:rsidR="00F3404E">
        <w:t xml:space="preserve"> </w:t>
      </w:r>
      <w:r w:rsidR="00F3404E" w:rsidRPr="00777359">
        <w:fldChar w:fldCharType="begin"/>
      </w:r>
      <w:r w:rsidR="00F3404E">
        <w:instrText xml:space="preserve"> ADDIN ZOTERO_ITEM CSL_CITATION {"citationID":"VkRBwdTQ","properties":{"formattedCitation":"(Converse, 2006)","plainCitation":"(Converse, 2006)","noteIndex":0},"citationItems":[{"id":"AoIcSA2G/mGaFktLF","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F3404E" w:rsidRPr="00777359">
        <w:fldChar w:fldCharType="separate"/>
      </w:r>
      <w:r w:rsidR="00F3404E" w:rsidRPr="00777359">
        <w:rPr>
          <w:noProof/>
        </w:rPr>
        <w:t>(Converse, 2006)</w:t>
      </w:r>
      <w:r w:rsidR="00F3404E" w:rsidRPr="00777359">
        <w:fldChar w:fldCharType="end"/>
      </w:r>
      <w:r w:rsidR="00F3404E" w:rsidRPr="00777359">
        <w:t xml:space="preserve">. </w:t>
      </w:r>
      <w:r w:rsidRPr="00777359">
        <w:t xml:space="preserve">Recent interdisciplinary research has provided innovative methodologies for analyzing the multifaceted components of attitudes </w:t>
      </w:r>
      <w:r w:rsidR="00F85C39" w:rsidRPr="00777359">
        <w:t>towards</w:t>
      </w:r>
      <w:r w:rsidRPr="00777359">
        <w:t xml:space="preserve"> inequality and understanding their structural organization. </w:t>
      </w:r>
      <w:r w:rsidR="00925ED0" w:rsidRPr="00925ED0">
        <w:t>A new scholarship in distributive justice indicates that these attitudes form inequality belief systems, which are mental structures composed of nodes representing survey variables and ties representing their statistical associations in the data</w:t>
      </w:r>
      <w:r w:rsidR="00925ED0">
        <w:t xml:space="preserve"> </w:t>
      </w:r>
      <w:r w:rsidRPr="00777359">
        <w:fldChar w:fldCharType="begin"/>
      </w:r>
      <w:r w:rsidR="00771E9B">
        <w:instrText xml:space="preserve"> ADDIN ZOTERO_ITEM CSL_CITATION {"citationID":"McTxRTdY","properties":{"formattedCitation":"(Bertero et al., 2024; Franetovic &amp; Bertero, 2023)","plainCitation":"(Bertero et al., 2024; Franetovic &amp; Bertero, 2023)","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777359">
        <w:fldChar w:fldCharType="separate"/>
      </w:r>
      <w:r w:rsidR="009B165A" w:rsidRPr="00777359">
        <w:t xml:space="preserve">(Bertero et al., 2024; Franetovic &amp; Bertero, </w:t>
      </w:r>
      <w:r w:rsidR="009B165A" w:rsidRPr="00777359">
        <w:lastRenderedPageBreak/>
        <w:t>2023)</w:t>
      </w:r>
      <w:r w:rsidRPr="00777359">
        <w:fldChar w:fldCharType="end"/>
      </w:r>
      <w:r w:rsidR="00F04F7A" w:rsidRPr="00777359">
        <w:t>.</w:t>
      </w:r>
      <w:r w:rsidRPr="00777359">
        <w:t xml:space="preserve"> Further, research has revealed that the structure of attitudes </w:t>
      </w:r>
      <w:r w:rsidR="00F85C39" w:rsidRPr="00777359">
        <w:t>towards</w:t>
      </w:r>
      <w:r w:rsidRPr="00777359">
        <w:t xml:space="preserve"> inequality varies across different social strata </w:t>
      </w:r>
      <w:r w:rsidRPr="00777359">
        <w:fldChar w:fldCharType="begin"/>
      </w:r>
      <w:r w:rsidR="00771E9B">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777359">
        <w:fldChar w:fldCharType="separate"/>
      </w:r>
      <w:r w:rsidRPr="00777359">
        <w:t>(DiMaggio &amp; Goldberg, 2018; Franetovic &amp; Bertero, 2023; Hunzaker &amp; Valentino, 2019)</w:t>
      </w:r>
      <w:r w:rsidRPr="00777359">
        <w:fldChar w:fldCharType="end"/>
      </w:r>
      <w:r w:rsidRPr="00777359">
        <w:t>.</w:t>
      </w:r>
      <w:r>
        <w:t xml:space="preserve"> </w:t>
      </w:r>
      <w:r w:rsidR="00116586" w:rsidRPr="00116586">
        <w:rPr>
          <w:highlight w:val="green"/>
        </w:rPr>
        <w:t xml:space="preserve">These </w:t>
      </w:r>
      <w:r w:rsidR="00116586" w:rsidRPr="00777359">
        <w:t>inquiries complement latent variable approaches by shifting the focus from individuals</w:t>
      </w:r>
      <w:r w:rsidR="00777359" w:rsidRPr="00777359">
        <w:t>’</w:t>
      </w:r>
      <w:r w:rsidR="00116586" w:rsidRPr="00777359">
        <w:t xml:space="preserve"> normative </w:t>
      </w:r>
      <w:r w:rsidR="00777359" w:rsidRPr="00777359">
        <w:t>views</w:t>
      </w:r>
      <w:r w:rsidR="00116586" w:rsidRPr="00777359">
        <w:t xml:space="preserve"> on inequality to understanding how these stances are organized within broader </w:t>
      </w:r>
      <w:r w:rsidR="00F3404E">
        <w:t>mental structures</w:t>
      </w:r>
      <w:r w:rsidR="00116586" w:rsidRPr="00777359">
        <w:t xml:space="preserve"> </w:t>
      </w:r>
      <w:r w:rsidR="00DE1D52" w:rsidRPr="00777359">
        <w:fldChar w:fldCharType="begin"/>
      </w:r>
      <w:r w:rsidR="00771E9B">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777359">
        <w:fldChar w:fldCharType="separate"/>
      </w:r>
      <w:r w:rsidR="00DE1D52" w:rsidRPr="00777359">
        <w:rPr>
          <w:noProof/>
        </w:rPr>
        <w:t>(Brandt &amp; Sleegers, 2021; Dalege et al., 2016)</w:t>
      </w:r>
      <w:r w:rsidR="00DE1D52" w:rsidRPr="00777359">
        <w:fldChar w:fldCharType="end"/>
      </w:r>
      <w:r w:rsidR="00DE1D52" w:rsidRPr="00777359">
        <w:t>.</w:t>
      </w:r>
      <w:r w:rsidR="00F3404E">
        <w:t xml:space="preserve"> </w:t>
      </w:r>
    </w:p>
    <w:p w14:paraId="6DE2D624" w14:textId="54143C9B" w:rsidR="00256EDB" w:rsidRDefault="00256EDB" w:rsidP="00777359">
      <w:pPr>
        <w:ind w:firstLine="720"/>
      </w:pPr>
      <w:r w:rsidRPr="00256EDB">
        <w:t>The network approach to studying attitudes toward</w:t>
      </w:r>
      <w:r>
        <w:t>s</w:t>
      </w:r>
      <w:r w:rsidRPr="00256EDB">
        <w:t xml:space="preserve"> inequality has two major limitations. First, researchers often split samples into groups to examine belief systems, either by grouping individuals with similar attitud</w:t>
      </w:r>
      <w:r>
        <w:t>inal structures</w:t>
      </w:r>
      <w:r w:rsidRPr="00256EDB">
        <w:t xml:space="preserve"> </w:t>
      </w:r>
      <w:r w:rsidRPr="00777359">
        <w:fldChar w:fldCharType="begin"/>
      </w:r>
      <w: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777359">
        <w:fldChar w:fldCharType="separate"/>
      </w:r>
      <w:r w:rsidRPr="00777359">
        <w:t>(DiMaggio &amp; Goldberg, 2018; Hunzaker &amp; Valentino, 2019; Kesberg et al., 2024)</w:t>
      </w:r>
      <w:r w:rsidRPr="00777359">
        <w:fldChar w:fldCharType="end"/>
      </w:r>
      <w:r w:rsidRPr="00256EDB">
        <w:t xml:space="preserve"> or by </w:t>
      </w:r>
      <w:r>
        <w:t xml:space="preserve">comparing the belief systems of individuals with different </w:t>
      </w:r>
      <w:r w:rsidRPr="00256EDB">
        <w:t xml:space="preserve">socio-demographic </w:t>
      </w:r>
      <w:r>
        <w:t>characteristics</w:t>
      </w:r>
      <w:r w:rsidRPr="00256EDB">
        <w:t xml:space="preserve"> </w:t>
      </w:r>
      <w:r w:rsidRPr="00777359">
        <w:fldChar w:fldCharType="begin"/>
      </w:r>
      <w: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77359">
        <w:fldChar w:fldCharType="separate"/>
      </w:r>
      <w:r w:rsidRPr="00777359">
        <w:rPr>
          <w:kern w:val="0"/>
        </w:rPr>
        <w:t>(Franetovic &amp; Bertero, 2023; Schlicht-Schmälzle et al., 2018)</w:t>
      </w:r>
      <w:r w:rsidRPr="00777359">
        <w:fldChar w:fldCharType="end"/>
      </w:r>
      <w:r>
        <w:t xml:space="preserve">.  </w:t>
      </w:r>
      <w:r w:rsidRPr="00256EDB">
        <w:t xml:space="preserve">While useful, this reduces statistical power and assumes belief systems differ only </w:t>
      </w:r>
      <w:r w:rsidRPr="00925ED0">
        <w:t>between</w:t>
      </w:r>
      <w:r w:rsidRPr="00256EDB">
        <w:t xml:space="preserve"> groups, ignoring variations </w:t>
      </w:r>
      <w:r w:rsidRPr="00925ED0">
        <w:t>within</w:t>
      </w:r>
      <w:r w:rsidRPr="00256EDB">
        <w:t xml:space="preserve"> them. Second, studies rarely examine </w:t>
      </w:r>
      <w:r w:rsidRPr="00925ED0">
        <w:t>attitude change</w:t>
      </w:r>
      <w:r>
        <w:t xml:space="preserve">, overlooking </w:t>
      </w:r>
      <w:r w:rsidRPr="00256EDB">
        <w:t xml:space="preserve">Converse’s </w:t>
      </w:r>
      <w:r>
        <w:fldChar w:fldCharType="begin"/>
      </w:r>
      <w:r w:rsidR="00176AA6">
        <w:instrText xml:space="preserve"> ADDIN ZOTERO_ITEM CSL_CITATION {"citationID":"31Qcc0gK","properties":{"formattedCitation":"(Converse, 2006)","plainCitation":"(Converse, 2006)","dontUpdate":true,"noteIndex":0},"citationItems":[{"id":"AoIcSA2G/mGaFktLF","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256EDB">
        <w:t>(2006)</w:t>
      </w:r>
      <w:r>
        <w:fldChar w:fldCharType="end"/>
      </w:r>
      <w:r>
        <w:t xml:space="preserve"> </w:t>
      </w:r>
      <w:r w:rsidRPr="00256EDB">
        <w:t>key proposition that shifts in one belief can realign others. For instance, heightened awareness of income inequality might lead to stronger support for redistributive policies, yet this dynamic remains largely unexplored</w:t>
      </w:r>
      <w:r>
        <w:t xml:space="preserve"> </w:t>
      </w:r>
      <w:r>
        <w:fldChar w:fldCharType="begin"/>
      </w:r>
      <w:r>
        <w:instrText xml:space="preserve"> ADDIN ZOTERO_ITEM CSL_CITATION {"citationID":"k27zcpFg","properties":{"formattedCitation":"(Brandt &amp; Sleegers, 2021)","plainCitation":"(Brandt &amp; Sleegers, 2021)","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fldChar w:fldCharType="separate"/>
      </w:r>
      <w:r w:rsidRPr="00256EDB">
        <w:t>(Brandt &amp; Sleegers, 2021)</w:t>
      </w:r>
      <w:r>
        <w:fldChar w:fldCharType="end"/>
      </w:r>
      <w:r>
        <w:t>.</w:t>
      </w:r>
      <w:r w:rsidR="003A6277" w:rsidRPr="00777359">
        <w:t xml:space="preserve"> </w:t>
      </w:r>
    </w:p>
    <w:p w14:paraId="0C39CD8C" w14:textId="77777777" w:rsidR="00925ED0" w:rsidRDefault="00925ED0" w:rsidP="00925ED0">
      <w:pPr>
        <w:ind w:firstLine="720"/>
      </w:pPr>
      <w:r w:rsidRPr="00925ED0">
        <w:t xml:space="preserve">We craft a tripartite analytical strategy to address the limitations in the study of inequality belief systems. First, we </w:t>
      </w:r>
      <w:r w:rsidRPr="00925ED0">
        <w:rPr>
          <w:i/>
          <w:iCs/>
        </w:rPr>
        <w:t>model</w:t>
      </w:r>
      <w:r w:rsidRPr="00925ED0">
        <w:t xml:space="preserve"> U.S. attitudes toward inequality as a belief system using ISSP data, creating a weighted and signed network that captures the relationships between </w:t>
      </w:r>
      <w:r>
        <w:t xml:space="preserve">perceptions, </w:t>
      </w:r>
      <w:r w:rsidRPr="00925ED0">
        <w:t xml:space="preserve">beliefs, </w:t>
      </w:r>
      <w:r>
        <w:t xml:space="preserve">and </w:t>
      </w:r>
      <w:r w:rsidRPr="00925ED0">
        <w:t>judgments</w:t>
      </w:r>
      <w:r>
        <w:t xml:space="preserve"> of </w:t>
      </w:r>
      <w:r w:rsidRPr="00925ED0">
        <w:t xml:space="preserve">inequality. Second, we </w:t>
      </w:r>
      <w:r w:rsidRPr="00925ED0">
        <w:rPr>
          <w:i/>
          <w:iCs/>
        </w:rPr>
        <w:t>estimate</w:t>
      </w:r>
      <w:r w:rsidRPr="00925ED0">
        <w:t xml:space="preserve"> how this structure varies across the population, focusing on </w:t>
      </w:r>
      <w:r>
        <w:t xml:space="preserve">the role of </w:t>
      </w:r>
      <w:r w:rsidRPr="00925ED0">
        <w:t>anger toward</w:t>
      </w:r>
      <w:r>
        <w:t>s</w:t>
      </w:r>
      <w:r w:rsidRPr="00925ED0">
        <w:t xml:space="preserve"> inequality. By applying a Moderated Network Model, we </w:t>
      </w:r>
      <w:r>
        <w:t>show that angry individuals possess more interconnected and polarized belief system structures</w:t>
      </w:r>
      <w:r w:rsidRPr="00925ED0">
        <w:t xml:space="preserve">. Finally, we </w:t>
      </w:r>
      <w:r w:rsidRPr="00925ED0">
        <w:rPr>
          <w:i/>
          <w:iCs/>
        </w:rPr>
        <w:t>simulate</w:t>
      </w:r>
      <w:r w:rsidRPr="00925ED0">
        <w:t xml:space="preserve"> attitude change to investigate whether altering central nodes leads to broader adjustments within the belief system</w:t>
      </w:r>
      <w:r>
        <w:t>.</w:t>
      </w:r>
    </w:p>
    <w:p w14:paraId="51F33C29" w14:textId="51935081" w:rsidR="00925ED0" w:rsidRDefault="00925ED0" w:rsidP="00925ED0">
      <w:pPr>
        <w:ind w:firstLine="720"/>
      </w:pPr>
      <w:r w:rsidRPr="00925ED0">
        <w:t xml:space="preserve">Our contribution is structured as follows. Section 2 introduces the concept of attitudes toward inequality and reviews </w:t>
      </w:r>
      <w:r w:rsidR="00E80766" w:rsidRPr="00E80766">
        <w:t>network approach</w:t>
      </w:r>
      <w:r w:rsidR="00E80766">
        <w:t>es</w:t>
      </w:r>
      <w:r w:rsidR="00E80766" w:rsidRPr="00E80766">
        <w:t xml:space="preserve"> to </w:t>
      </w:r>
      <w:r w:rsidR="00E80766">
        <w:t xml:space="preserve">address </w:t>
      </w:r>
      <w:r w:rsidR="00E80766" w:rsidRPr="00E80766">
        <w:t>the</w:t>
      </w:r>
      <w:r w:rsidR="00E80766">
        <w:t>ir</w:t>
      </w:r>
      <w:r w:rsidR="00E80766" w:rsidRPr="00E80766">
        <w:t xml:space="preserve"> </w:t>
      </w:r>
      <w:r w:rsidR="00E80766">
        <w:t>structure</w:t>
      </w:r>
      <w:r w:rsidRPr="00925ED0">
        <w:t xml:space="preserve">. Section 3 details the ISSP data and methods used. Section 4 confirms that U.S. attitudes form a small-world inequality belief system centered on public redistribution and income inequality, with significant variations based on anger </w:t>
      </w:r>
      <w:r w:rsidRPr="00925ED0">
        <w:lastRenderedPageBreak/>
        <w:t>levels. We also show that changes in central beliefs drive substantial system-wide adaptations. The study concludes with a discussion of its methodological and theoretical contributions and directions for future research.</w:t>
      </w:r>
    </w:p>
    <w:p w14:paraId="7FFBC757" w14:textId="29D0FFD4" w:rsidR="00CF178C" w:rsidRPr="00753F1A" w:rsidRDefault="00CF178C" w:rsidP="0058352C">
      <w:pPr>
        <w:pStyle w:val="Titolo2"/>
      </w:pPr>
      <w:r w:rsidRPr="00753F1A">
        <w:t>2. Theory</w:t>
      </w:r>
    </w:p>
    <w:p w14:paraId="45692FE0" w14:textId="0DDAAEF9" w:rsidR="00CF178C" w:rsidRPr="00753F1A" w:rsidRDefault="00CF178C" w:rsidP="001E7009">
      <w:pPr>
        <w:pStyle w:val="Titolo3"/>
      </w:pPr>
      <w:r w:rsidRPr="00753F1A">
        <w:t xml:space="preserve">2.1 </w:t>
      </w:r>
      <w:r w:rsidR="00CC1CAE">
        <w:t>A</w:t>
      </w:r>
      <w:r w:rsidR="00207D43" w:rsidRPr="00207D43">
        <w:t xml:space="preserve">ttitudes </w:t>
      </w:r>
      <w:r w:rsidR="00F85C39">
        <w:t>towards</w:t>
      </w:r>
      <w:r w:rsidR="00207D43" w:rsidRPr="00207D43">
        <w:t xml:space="preserve"> inequality </w:t>
      </w:r>
    </w:p>
    <w:p w14:paraId="29E361C1" w14:textId="531A7E57" w:rsidR="006E15E7" w:rsidRDefault="00DD4F27" w:rsidP="006E15E7">
      <w:r w:rsidRPr="00207D43">
        <w:t xml:space="preserve">Attitudes are “general evaluations that people hold regarding a particular entity, such as an object, an issue, or a person” </w:t>
      </w:r>
      <w:r w:rsidRPr="00207D43">
        <w:fldChar w:fldCharType="begin"/>
      </w:r>
      <w:r w:rsidR="00771E9B">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Attitudes are thus evaluative since they represent positive or negative judgment</w:t>
      </w:r>
      <w:r w:rsidR="001072EB">
        <w:t>s</w:t>
      </w:r>
      <w:r w:rsidRPr="00207D43">
        <w:t>; they are general, meaning that even a complex attitude object can usually be associated with an overall attitude construct; they are also targeted and</w:t>
      </w:r>
      <w:r w:rsidR="001072EB" w:rsidRPr="001072EB">
        <w:t>—</w:t>
      </w:r>
      <w:r w:rsidRPr="00207D43">
        <w:t>at least partially</w:t>
      </w:r>
      <w:r w:rsidR="001072EB" w:rsidRPr="001072EB">
        <w:t>—</w:t>
      </w:r>
      <w:r w:rsidRPr="00207D43">
        <w:t xml:space="preserve">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00771E9B">
        <w:instrText xml:space="preserve"> ADDIN ZOTERO_ITEM CSL_CITATION {"citationID":"kbjUghE8","properties":{"formattedCitation":"(Hatemi &amp; McDermott, 2016)","plainCitation":"(Hatemi &amp; McDermott, 2016)","noteIndex":0},"citationItems":[{"id":"AoIcSA2G/zWfY8hiL","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F85C39">
        <w:t>towards</w:t>
      </w:r>
      <w:r w:rsidRPr="00207D43">
        <w:t xml:space="preserve"> the object is represented by the sum of the responses to each statement, or by some weighted combination of these scores.</w:t>
      </w:r>
    </w:p>
    <w:p w14:paraId="29B80BE0" w14:textId="4F649672" w:rsidR="006E15E7" w:rsidRDefault="00DD4F27" w:rsidP="006E15E7">
      <w:pPr>
        <w:ind w:firstLine="720"/>
      </w:pPr>
      <w:r w:rsidRPr="00207D43">
        <w:t xml:space="preserve">Particularly, attitudes </w:t>
      </w:r>
      <w:r w:rsidR="00F85C39">
        <w:t>towards</w:t>
      </w:r>
      <w:r w:rsidRPr="00207D43">
        <w:t xml:space="preserve"> inequality represent a </w:t>
      </w:r>
      <w:r w:rsidR="00621FC2" w:rsidRPr="00621FC2">
        <w:rPr>
          <w:highlight w:val="green"/>
        </w:rPr>
        <w:t>multifaceted</w:t>
      </w:r>
      <w:r w:rsidRPr="00207D43">
        <w:t xml:space="preserve"> concept, including perceptions, beliefs, and judgments about the distribution of resources</w:t>
      </w:r>
      <w:r w:rsidR="002426AC" w:rsidRPr="00207D43">
        <w:t xml:space="preserve"> within a society</w:t>
      </w:r>
      <w:r w:rsidRPr="00207D43">
        <w:t xml:space="preserve"> </w:t>
      </w:r>
      <w:r w:rsidRPr="00207D43">
        <w:fldChar w:fldCharType="begin"/>
      </w:r>
      <w:r w:rsidR="00771E9B">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001072EB">
        <w:t xml:space="preserve">scope of </w:t>
      </w:r>
      <w:r w:rsidRPr="00207D43">
        <w:t xml:space="preserve">inequality </w:t>
      </w:r>
      <w:r w:rsidRPr="00207D43">
        <w:fldChar w:fldCharType="begin"/>
      </w:r>
      <w:r w:rsidR="00771E9B">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inequality </w:t>
      </w:r>
      <w:r w:rsidR="001072EB">
        <w:t>ought to</w:t>
      </w:r>
      <w:r w:rsidR="002426AC" w:rsidRPr="00207D43">
        <w:t xml:space="preserve"> be. </w:t>
      </w:r>
      <w:r w:rsidR="001072EB">
        <w:t>Indeed, t</w:t>
      </w:r>
      <w:r w:rsidRPr="00207D43">
        <w:t xml:space="preserve">his dimension is frequently measured with indicators similar to the ones of perceptions, but situating individuals in an ideal scenario </w:t>
      </w:r>
      <w:r w:rsidRPr="00207D43">
        <w:fldChar w:fldCharType="begin"/>
      </w:r>
      <w:r w:rsidR="00771E9B">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771E9B">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56C99EEE" w14:textId="6C3F7889" w:rsidR="006E15E7" w:rsidRDefault="00EB001F" w:rsidP="006E15E7">
      <w:pPr>
        <w:ind w:firstLine="720"/>
      </w:pPr>
      <w:r w:rsidRPr="00EB001F">
        <w:t>Inequalities stem from various social, economic, and political arrangements</w:t>
      </w:r>
      <w:r w:rsidR="00DD4F27" w:rsidRPr="001072EB">
        <w:t xml:space="preserve"> </w:t>
      </w:r>
      <w:r w:rsidR="00DD4F27" w:rsidRPr="001072EB">
        <w:fldChar w:fldCharType="begin"/>
      </w:r>
      <w:r w:rsidR="00771E9B">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00DD4F27" w:rsidRPr="001072EB">
        <w:fldChar w:fldCharType="separate"/>
      </w:r>
      <w:r w:rsidR="00DD4F27" w:rsidRPr="001072EB">
        <w:rPr>
          <w:noProof/>
        </w:rPr>
        <w:t>(McCall &amp; Percheski, 2010)</w:t>
      </w:r>
      <w:r w:rsidR="00DD4F27" w:rsidRPr="001072EB">
        <w:fldChar w:fldCharType="end"/>
      </w:r>
      <w:r w:rsidR="00DD4F27" w:rsidRPr="001072EB">
        <w:t xml:space="preserve">, </w:t>
      </w:r>
      <w:r w:rsidRPr="00EB001F">
        <w:t xml:space="preserve">making several interconnected fields crucial for understanding attitudes toward </w:t>
      </w:r>
      <w:r w:rsidRPr="00EB001F">
        <w:lastRenderedPageBreak/>
        <w:t>inequality</w:t>
      </w:r>
      <w:r w:rsidR="00124170" w:rsidRPr="001072EB">
        <w:t xml:space="preserve"> </w:t>
      </w:r>
      <w:r w:rsidR="00124170" w:rsidRPr="001072EB">
        <w:fldChar w:fldCharType="begin"/>
      </w:r>
      <w:r w:rsidR="00771E9B">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1072EB">
        <w:fldChar w:fldCharType="separate"/>
      </w:r>
      <w:r w:rsidR="00124170" w:rsidRPr="001072EB">
        <w:rPr>
          <w:noProof/>
        </w:rPr>
        <w:t>(McCarty &amp; Pontusson, 2011)</w:t>
      </w:r>
      <w:r w:rsidR="00124170" w:rsidRPr="001072EB">
        <w:fldChar w:fldCharType="end"/>
      </w:r>
      <w:r w:rsidR="00DD4F27" w:rsidRPr="001072EB">
        <w:t xml:space="preserve">. </w:t>
      </w:r>
      <w:r w:rsidRPr="00EB001F">
        <w:t>The way welfare states collect and redistribute resources through social programs and transfers significantly shapes societal inequality</w:t>
      </w:r>
      <w:r w:rsidR="00124170" w:rsidRPr="001072EB">
        <w:t xml:space="preserve"> </w:t>
      </w:r>
      <w:r w:rsidR="00124170" w:rsidRPr="001072EB">
        <w:fldChar w:fldCharType="begin"/>
      </w:r>
      <w:r w:rsidR="00771E9B">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1072EB">
        <w:fldChar w:fldCharType="separate"/>
      </w:r>
      <w:r w:rsidR="00124170" w:rsidRPr="001072EB">
        <w:rPr>
          <w:noProof/>
        </w:rPr>
        <w:t>(Esping-Andersen &amp; Myles, 2011; Korpi &amp; Palme, 1998; Volscho &amp; Kelly, 2012)</w:t>
      </w:r>
      <w:r w:rsidR="00124170" w:rsidRPr="001072EB">
        <w:fldChar w:fldCharType="end"/>
      </w:r>
      <w:r w:rsidR="00DD4F27" w:rsidRPr="001072EB">
        <w:t xml:space="preserve">. </w:t>
      </w:r>
      <w:r w:rsidRPr="00EB001F">
        <w:t>Additionally, evaluations of taxes, redistribution, and wages are closely tied to perceptions, beliefs, and judgments about inequality</w:t>
      </w:r>
      <w:r w:rsidR="000D507B" w:rsidRPr="001072EB">
        <w:t xml:space="preserve"> </w:t>
      </w:r>
      <w:r w:rsidR="00124170" w:rsidRPr="001072EB">
        <w:fldChar w:fldCharType="begin"/>
      </w:r>
      <w:r w:rsidR="00771E9B">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1072EB">
        <w:fldChar w:fldCharType="separate"/>
      </w:r>
      <w:r w:rsidR="00B111E7" w:rsidRPr="001072EB">
        <w:rPr>
          <w:kern w:val="0"/>
        </w:rPr>
        <w:t>(Bartels, 2005; Berens &amp; Gelepithis, 2019; Bussolo et al., 2021; Choi, 2021; Fatke, 2018; García‐Sánchez et al., 2020; Iacono &amp; Ranaldi, 2021; Trump, 2023)</w:t>
      </w:r>
      <w:r w:rsidR="00124170" w:rsidRPr="001072EB">
        <w:fldChar w:fldCharType="end"/>
      </w:r>
      <w:r w:rsidR="00124170" w:rsidRPr="001072EB">
        <w:t>.</w:t>
      </w:r>
      <w:r w:rsidR="00DD4F27" w:rsidRPr="001072EB">
        <w:t xml:space="preserve"> </w:t>
      </w:r>
      <w:r w:rsidRPr="00EB001F">
        <w:t>Understanding inequality thus requires delving into subjective perceptions of these interconnected issues</w:t>
      </w:r>
      <w:r w:rsidR="00DD4F27" w:rsidRPr="001072EB">
        <w:t>.</w:t>
      </w:r>
      <w:r w:rsidR="00554170">
        <w:t xml:space="preserve"> Indeed, t</w:t>
      </w:r>
      <w:r w:rsidRPr="00EB001F">
        <w:t>he literature highlights various connections between perceptions, beliefs, and judgments about inequality, taxes, redistribution, and wages. For instance, individual perceptions of inequality influence normative ideas about how society should be structured</w:t>
      </w:r>
      <w:r w:rsidR="00A844CA" w:rsidRPr="001072EB">
        <w:t xml:space="preserve"> </w:t>
      </w:r>
      <w:r w:rsidR="00124170" w:rsidRPr="001072EB">
        <w:fldChar w:fldCharType="begin"/>
      </w:r>
      <w:r w:rsidR="00771E9B">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1072EB">
        <w:fldChar w:fldCharType="separate"/>
      </w:r>
      <w:r w:rsidR="00124170" w:rsidRPr="001072EB">
        <w:rPr>
          <w:noProof/>
        </w:rPr>
        <w:t>(Pedersen &amp; Mutz, 2019)</w:t>
      </w:r>
      <w:r w:rsidR="00124170" w:rsidRPr="001072EB">
        <w:fldChar w:fldCharType="end"/>
      </w:r>
      <w:r w:rsidR="00A844CA" w:rsidRPr="001072EB">
        <w:t xml:space="preserve">, </w:t>
      </w:r>
      <w:r w:rsidRPr="00EB001F">
        <w:t>support for public redistribution</w:t>
      </w:r>
      <w:r w:rsidR="00DD4F27" w:rsidRPr="001072EB">
        <w:t xml:space="preserve"> </w:t>
      </w:r>
      <w:r w:rsidR="00E87E02" w:rsidRPr="001072EB">
        <w:fldChar w:fldCharType="begin"/>
      </w:r>
      <w:r w:rsidR="00771E9B">
        <w:instrText xml:space="preserve"> ADDIN ZOTERO_ITEM CSL_CITATION {"citationID":"jHmw85xW","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1072EB">
        <w:fldChar w:fldCharType="separate"/>
      </w:r>
      <w:r w:rsidR="00B111E7" w:rsidRPr="001072EB">
        <w:t>(Gimpelson &amp; Treisman, 2018; Kuhn, 2011; Kuziemko et al., 2015; Trump, 2023)</w:t>
      </w:r>
      <w:r w:rsidR="00E87E02" w:rsidRPr="001072EB">
        <w:fldChar w:fldCharType="end"/>
      </w:r>
      <w:r w:rsidR="00E87E02" w:rsidRPr="001072EB">
        <w:t>,</w:t>
      </w:r>
      <w:r w:rsidR="00A844CA" w:rsidRPr="001072EB">
        <w:t xml:space="preserve"> </w:t>
      </w:r>
      <w:r w:rsidRPr="00EB001F">
        <w:t>and attitudes toward progressive taxation</w:t>
      </w:r>
      <w:r w:rsidR="00A844CA" w:rsidRPr="001072EB">
        <w:t xml:space="preserve"> </w:t>
      </w:r>
      <w:r w:rsidR="00A844CA" w:rsidRPr="001072EB">
        <w:fldChar w:fldCharType="begin"/>
      </w:r>
      <w:r w:rsidR="00771E9B">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1072EB">
        <w:fldChar w:fldCharType="separate"/>
      </w:r>
      <w:r w:rsidR="00A844CA" w:rsidRPr="001072EB">
        <w:rPr>
          <w:kern w:val="0"/>
        </w:rPr>
        <w:t>(García‐Sánchez et al., 2020)</w:t>
      </w:r>
      <w:r w:rsidR="00A844CA" w:rsidRPr="001072EB">
        <w:fldChar w:fldCharType="end"/>
      </w:r>
      <w:r w:rsidR="00A844CA" w:rsidRPr="001072EB">
        <w:t xml:space="preserve">. </w:t>
      </w:r>
    </w:p>
    <w:p w14:paraId="126E8AD7" w14:textId="64A1C31D" w:rsidR="006E15E7" w:rsidRDefault="00554170" w:rsidP="006E15E7">
      <w:pPr>
        <w:ind w:firstLine="720"/>
      </w:pPr>
      <w:r w:rsidRPr="00554170">
        <w:t>Beyond cross-sectional studies, researchers have also examined how attitudes toward inequality evolve, yielding mixed results. Cruces</w:t>
      </w:r>
      <w:r w:rsidR="00B36082" w:rsidRPr="00A26AE7">
        <w:rPr>
          <w:noProof/>
        </w:rPr>
        <w:t xml:space="preserve"> and colleagues</w:t>
      </w:r>
      <w:r w:rsidR="00B36082" w:rsidRPr="00A26AE7">
        <w:t xml:space="preserve"> </w:t>
      </w:r>
      <w:r w:rsidR="00B36082" w:rsidRPr="002426AC">
        <w:fldChar w:fldCharType="begin"/>
      </w:r>
      <w:r w:rsidR="00771E9B">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Pr="00554170">
        <w:t xml:space="preserve">, using an experimental survey in Argentina, demonstrated the significant role of perceptions in shaping distributional beliefs. Their findings revealed that individuals who overestimated their relative social position became more supportive of redistribution when informed of their actual placement in the social hierarchy. Similarly, Campos-Vazquez </w:t>
      </w:r>
      <w:r>
        <w:t>et al.</w:t>
      </w:r>
      <w:r w:rsidR="00B36082" w:rsidRPr="002426AC">
        <w:t xml:space="preserve"> </w:t>
      </w:r>
      <w:r w:rsidR="00B36082" w:rsidRPr="002426AC">
        <w:fldChar w:fldCharType="begin"/>
      </w:r>
      <w:r w:rsidR="00771E9B">
        <w:instrText xml:space="preserve"> ADDIN ZOTERO_ITEM CSL_CITATION {"citationID":"1OYfZzFs","properties":{"formattedCitation":"(2022)","plainCitation":"(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00DD4F27" w:rsidRPr="002426AC">
        <w:t xml:space="preserve"> </w:t>
      </w:r>
      <w:r w:rsidRPr="00554170">
        <w:t>conducted an experimental study in Mexico, providing participants with objective information about income inequality and social mobility. Unlike the Argentine study, their results showed that altering perceptions of inequality did not lead to changes in participants</w:t>
      </w:r>
      <w:r>
        <w:t>’</w:t>
      </w:r>
      <w:r w:rsidRPr="00554170">
        <w:t xml:space="preserve"> normative beliefs about income distribution, social mobility, or tax rates</w:t>
      </w:r>
      <w:r w:rsidR="00B36082" w:rsidRPr="002426AC">
        <w:t>.</w:t>
      </w:r>
      <w:r w:rsidR="00DD4F27" w:rsidRPr="002426AC">
        <w:t xml:space="preserve"> </w:t>
      </w:r>
    </w:p>
    <w:p w14:paraId="093FCAA0" w14:textId="77777777" w:rsidR="00E0753F" w:rsidRDefault="00E0753F" w:rsidP="006E15E7">
      <w:pPr>
        <w:ind w:firstLine="720"/>
      </w:pPr>
    </w:p>
    <w:p w14:paraId="44847741" w14:textId="1D4776D3" w:rsidR="00B54D4B" w:rsidRDefault="00B54D4B" w:rsidP="00B54D4B">
      <w:pPr>
        <w:pStyle w:val="Titolo3"/>
      </w:pPr>
      <w:r w:rsidRPr="00753F1A">
        <w:t>2.</w:t>
      </w:r>
      <w:r w:rsidR="00E80766">
        <w:t>2</w:t>
      </w:r>
      <w:r w:rsidRPr="00753F1A">
        <w:t xml:space="preserve"> </w:t>
      </w:r>
      <w:r w:rsidR="00DA3ADC">
        <w:rPr>
          <w:highlight w:val="green"/>
        </w:rPr>
        <w:t>I</w:t>
      </w:r>
      <w:r w:rsidRPr="00FC09A0">
        <w:rPr>
          <w:highlight w:val="green"/>
        </w:rPr>
        <w:t>nequality</w:t>
      </w:r>
      <w:r w:rsidR="00DA3ADC">
        <w:t xml:space="preserve"> Belief Systems</w:t>
      </w:r>
    </w:p>
    <w:p w14:paraId="41D69370" w14:textId="101A44B6" w:rsidR="00652686" w:rsidRDefault="00E0753F" w:rsidP="00B16681">
      <w:r w:rsidRPr="00E0753F">
        <w:t>In response to the unsystematic nature of previous research, a new strand of the literature has emerged, examining the structure of attitudes toward inequality</w:t>
      </w:r>
      <w:r w:rsidR="00BA3B0D">
        <w:t xml:space="preserve"> </w:t>
      </w:r>
      <w:r w:rsidR="00BA3B0D">
        <w:fldChar w:fldCharType="begin"/>
      </w:r>
      <w:r w:rsidR="00BA3B0D">
        <w:instrText xml:space="preserve"> ADDIN ZOTERO_ITEM CSL_CITATION {"citationID":"xGFMmYCE","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BA3B0D">
        <w:fldChar w:fldCharType="separate"/>
      </w:r>
      <w:r w:rsidR="00BA3B0D" w:rsidRPr="00BA3B0D">
        <w:t>(Franetovic &amp; Bertero, 2023)</w:t>
      </w:r>
      <w:r w:rsidR="00BA3B0D">
        <w:fldChar w:fldCharType="end"/>
      </w:r>
      <w:r w:rsidRPr="00E0753F">
        <w:t xml:space="preserve">. This approach focuses on how perceptions, beliefs, and judgments about economic disparities, redistribution, taxation, </w:t>
      </w:r>
      <w:r w:rsidRPr="00E0753F">
        <w:lastRenderedPageBreak/>
        <w:t>and wage allocation interact to form an interconnected inequality belief system</w:t>
      </w:r>
      <w:r w:rsidR="001B7875" w:rsidRPr="00652686">
        <w:t xml:space="preserve"> </w:t>
      </w:r>
      <w:r w:rsidR="001B7875" w:rsidRPr="00652686">
        <w:fldChar w:fldCharType="begin"/>
      </w:r>
      <w:r w:rsidR="00771E9B">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1B7875" w:rsidRPr="00652686">
        <w:fldChar w:fldCharType="separate"/>
      </w:r>
      <w:r w:rsidR="001B7875" w:rsidRPr="00652686">
        <w:t>(Bertero et al., 2024)</w:t>
      </w:r>
      <w:r w:rsidR="001B7875" w:rsidRPr="00652686">
        <w:fldChar w:fldCharType="end"/>
      </w:r>
      <w:r w:rsidR="001B7875" w:rsidRPr="00652686">
        <w:t xml:space="preserve">. This approach, rooted in the work of Converse </w:t>
      </w:r>
      <w:r w:rsidR="001B7875" w:rsidRPr="00652686">
        <w:fldChar w:fldCharType="begin"/>
      </w:r>
      <w:r w:rsidR="00771E9B">
        <w:instrText xml:space="preserve"> ADDIN ZOTERO_ITEM CSL_CITATION {"citationID":"AU5IyUbL","properties":{"formattedCitation":"(Converse, 2006)","plainCitation":"(Converse, 2006)","dontUpdate":true,"noteIndex":0},"citationItems":[{"id":"AoIcSA2G/mGaFktLF","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B7875" w:rsidRPr="00652686">
        <w:fldChar w:fldCharType="separate"/>
      </w:r>
      <w:r w:rsidR="001B7875" w:rsidRPr="00652686">
        <w:t>(2006)</w:t>
      </w:r>
      <w:r w:rsidR="001B7875" w:rsidRPr="00652686">
        <w:fldChar w:fldCharType="end"/>
      </w:r>
      <w:r w:rsidR="001B7875" w:rsidRPr="00652686">
        <w:t xml:space="preserve">, complements the traditional latent variable model commonly used in attitude research. Latent models conceptualize attitudes as unobservable constructs that are reflected in observable evaluations of attitude objects </w:t>
      </w:r>
      <w:r w:rsidR="001B7875" w:rsidRPr="00652686">
        <w:fldChar w:fldCharType="begin"/>
      </w:r>
      <w:r w:rsidR="00771E9B">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001B7875" w:rsidRPr="00652686">
        <w:fldChar w:fldCharType="separate"/>
      </w:r>
      <w:r w:rsidR="00126209" w:rsidRPr="00652686">
        <w:t>(Eagly &amp; Chaiken, 1993; Rosenberg, 1960)</w:t>
      </w:r>
      <w:r w:rsidR="001B7875" w:rsidRPr="00652686">
        <w:fldChar w:fldCharType="end"/>
      </w:r>
      <w:r w:rsidR="001B7875" w:rsidRPr="00652686">
        <w:t>. They rely on assumptions of local independence—where observed indicators are thought not to influence each other once the latent attitude is accounted for—and exchangeability</w:t>
      </w:r>
      <w:r w:rsidR="00EF7901" w:rsidRPr="00652686">
        <w:t>—</w:t>
      </w:r>
      <w:r w:rsidR="001B7875" w:rsidRPr="00652686">
        <w:t>where adding more items only enhances reliability without contributing new information</w:t>
      </w:r>
      <w:r w:rsidR="00126209" w:rsidRPr="00652686">
        <w:t xml:space="preserve"> </w:t>
      </w:r>
      <w:r w:rsidR="00126209" w:rsidRPr="00652686">
        <w:fldChar w:fldCharType="begin"/>
      </w:r>
      <w:r w:rsidR="00771E9B">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652686">
        <w:fldChar w:fldCharType="separate"/>
      </w:r>
      <w:r w:rsidR="00126209" w:rsidRPr="00652686">
        <w:t>(Bagozzi, 1981; K. A. Bollen, 1989; K. Bollen &amp; Lennox, 1991)</w:t>
      </w:r>
      <w:r w:rsidR="00126209" w:rsidRPr="00652686">
        <w:fldChar w:fldCharType="end"/>
      </w:r>
      <w:r w:rsidR="00126209" w:rsidRPr="00652686">
        <w:t xml:space="preserve">. </w:t>
      </w:r>
    </w:p>
    <w:p w14:paraId="437DD995" w14:textId="7D4E3FC6" w:rsidR="00D17D7A" w:rsidRDefault="00D17D7A" w:rsidP="00D17D7A">
      <w:pPr>
        <w:ind w:firstLine="720"/>
      </w:pPr>
      <w:r>
        <w:t>The belief system literature incorporates cognitive consistency and accuracy as core mechanisms, suggesting that attitudes develop incrementally through associations with related beliefs</w:t>
      </w:r>
      <w:r>
        <w:t xml:space="preserve"> </w:t>
      </w:r>
      <w:r>
        <w:fldChar w:fldCharType="begin"/>
      </w:r>
      <w:r>
        <w:instrText xml:space="preserve"> ADDIN ZOTERO_ITEM CSL_CITATION {"citationID":"3uBu9v1q","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fldChar w:fldCharType="separate"/>
      </w:r>
      <w:r w:rsidRPr="00D17D7A">
        <w:t>(Dalege et al., 2016)</w:t>
      </w:r>
      <w:r>
        <w:fldChar w:fldCharType="end"/>
      </w:r>
      <w:r>
        <w:t>. For instance, individuals might first perceive high levels of income inequality and judge them as fair or unfair (Time 1). Over time, they could associate this judgment with beliefs about the causes of inequality, such as the gender pay gap (Time 2), and later expand these associations to include political inaction (Time 3) or the role of race and religion in personal success (Times 4 and 5). In this process, individuals aim to minimize cognitive inconsistency by forming coherent stances on subjective inequality</w:t>
      </w:r>
      <w:r>
        <w:t xml:space="preserve"> </w:t>
      </w:r>
      <w:r>
        <w:fldChar w:fldCharType="begin"/>
      </w:r>
      <w:r>
        <w:instrText xml:space="preserve"> ADDIN ZOTERO_ITEM CSL_CITATION {"citationID":"CtgDFMe9","properties":{"formattedCitation":"(Dalege, Borsboom, Harreveld, Waldorp, et al., 2017)","plainCitation":"(Dalege, Borsboom, Harreveld, Waldorp, et al., 2017)","noteIndex":0},"citationItems":[{"id":"AoIcSA2G/SBaV3qR6","uris":["http://zotero.org/users/10425122/items/B2RXGVDK"],"itemData":{"id":"AoIcSA2G/SBaV3qR6","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fldChar w:fldCharType="separate"/>
      </w:r>
      <w:r w:rsidRPr="00D17D7A">
        <w:t>(Dalege, Borsboom, Harreveld, Waldorp, et al., 2017)</w:t>
      </w:r>
      <w:r>
        <w:fldChar w:fldCharType="end"/>
      </w:r>
      <w:r>
        <w:t>. However, belief systems must also balance consistency with accuracy, allowing for misaligned evaluations. For example, individuals might believe inequality is high due to the gender pay gap but see race and religion as irrelevant to the inequality equation.</w:t>
      </w:r>
    </w:p>
    <w:p w14:paraId="60D624A4" w14:textId="5D95ABCC" w:rsidR="00D17D7A" w:rsidRDefault="00D17D7A" w:rsidP="00D17D7A">
      <w:pPr>
        <w:ind w:firstLine="720"/>
      </w:pPr>
      <w:r>
        <w:t xml:space="preserve">This dual process generates two patterns. First, the expansion of belief systems involves nodes unequally, as some components—like those with strong initial associations—are more likely to connect with newer perceptions, beliefs, and judgments, resembling patterns of preferential attachment </w:t>
      </w:r>
      <w:r>
        <w:fldChar w:fldCharType="begin"/>
      </w:r>
      <w:r>
        <w:instrText xml:space="preserve"> ADDIN ZOTERO_ITEM CSL_CITATION {"citationID":"99adPQ4h","properties":{"formattedCitation":"(Barab\\uc0\\u225{}si &amp; Albert, 1999; Dalege et al., 2016, 2018)","plainCitation":"(Barabási &amp; Albert, 1999; Dalege et al., 2016, 2018)","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AoIcSA2G/5RKA1RPb","uris":["http://zotero.org/users/10425122/items/VWKWQV78"],"itemData":{"id":"AoIcSA2G/5RKA1RPb","type":"article-journal","abstract":"This article introduces the Attitudinal Entropy (AE) framework, which builds on the Causal Attitude Network model that conceptualizes attitudes as Ising networks. The A</w:instrText>
      </w:r>
      <w:r w:rsidRPr="00D17D7A">
        <w:rPr>
          <w:lang w:val="it-IT"/>
        </w:rPr>
        <w:instrText xml:space="preserve">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fldChar w:fldCharType="separate"/>
      </w:r>
      <w:r w:rsidRPr="00D17D7A">
        <w:rPr>
          <w:kern w:val="0"/>
          <w:lang w:val="it-IT"/>
        </w:rPr>
        <w:t>(Barabási &amp; Albert, 1999; Dalege et al., 2016, 2018)</w:t>
      </w:r>
      <w:r>
        <w:fldChar w:fldCharType="end"/>
      </w:r>
      <w:r w:rsidRPr="00D17D7A">
        <w:rPr>
          <w:lang w:val="it-IT"/>
        </w:rPr>
        <w:t xml:space="preserve">. </w:t>
      </w:r>
      <w:r>
        <w:t>Consequently, beliefs differ in centrality within the network. Second, aligned and misaligned evaluations are organized to coexist without psychological distress. To achieve this, belief systems exhibit high clustering, grouping coherent evaluations within the same substructures while placing mismatched ones in distinct areas of the network</w:t>
      </w:r>
      <w:r>
        <w:t xml:space="preserve"> </w:t>
      </w:r>
      <w:r>
        <w:fldChar w:fldCharType="begin"/>
      </w:r>
      <w:r>
        <w:instrText xml:space="preserve"> ADDIN ZOTERO_ITEM CSL_CITATION {"citationID":"msTRGUp4","properties":{"formattedCitation":"(Dalege et al., 2019)","plainCitation":"(Dalege et al., 2019)","noteIndex":0},"citationItems":[{"id":"AoIcSA2G/sI9lf3CK","uris":["http://zotero.org/users/10425122/items/VXEX2BPK"],"itemData":{"id":"AoIcSA2G/sI9lf3CK","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fldChar w:fldCharType="separate"/>
      </w:r>
      <w:r w:rsidRPr="00D17D7A">
        <w:t>(Dalege et al., 2019)</w:t>
      </w:r>
      <w:r>
        <w:fldChar w:fldCharType="end"/>
      </w:r>
      <w:r>
        <w:t>.</w:t>
      </w:r>
    </w:p>
    <w:p w14:paraId="08A7178A" w14:textId="707BA361" w:rsidR="0069706D" w:rsidRDefault="00B635A6" w:rsidP="00D17D7A">
      <w:pPr>
        <w:ind w:firstLine="720"/>
      </w:pPr>
      <w:r w:rsidRPr="00B635A6">
        <w:lastRenderedPageBreak/>
        <w:t>Researchers in this field have primarily used two methodologies</w:t>
      </w:r>
      <w:r>
        <w:t>. On the one hand, scholars have used</w:t>
      </w:r>
      <w:r w:rsidRPr="00B635A6">
        <w:t xml:space="preserve"> Correlational Class Analysis </w:t>
      </w:r>
      <w:r>
        <w:fldChar w:fldCharType="begin"/>
      </w:r>
      <w:r w:rsidR="00176AA6">
        <w:instrText xml:space="preserve"> ADDIN ZOTERO_ITEM CSL_CITATION {"citationID":"VjlNn84V","properties":{"formattedCitation":"(Boutyline, 2017)","plainCitation":"(Boutyline, 2017)","dontUpdate":true,"noteIndex":0},"citationItems":[{"id":"AoIcSA2G/OK7mTlbo","uris":["http://zotero.org/users/10425122/items/FJSTXH2N"],"itemData":{"id":"AoIcSA2G/OK7mTlbo","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fldChar w:fldCharType="separate"/>
      </w:r>
      <w:r w:rsidRPr="00B635A6">
        <w:t>(</w:t>
      </w:r>
      <w:r>
        <w:t xml:space="preserve">CCA; </w:t>
      </w:r>
      <w:r w:rsidRPr="00B635A6">
        <w:t>Boutyline, 2017)</w:t>
      </w:r>
      <w:r>
        <w:fldChar w:fldCharType="end"/>
      </w:r>
      <w:r>
        <w:t xml:space="preserve"> or</w:t>
      </w:r>
      <w:r w:rsidRPr="00B635A6">
        <w:t xml:space="preserve"> Relational Class Analysis </w:t>
      </w:r>
      <w:r>
        <w:fldChar w:fldCharType="begin"/>
      </w:r>
      <w:r w:rsidR="00176AA6">
        <w:instrText xml:space="preserve"> ADDIN ZOTERO_ITEM CSL_CITATION {"citationID":"pHlHfTA0","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fldChar w:fldCharType="separate"/>
      </w:r>
      <w:r w:rsidRPr="00B635A6">
        <w:t>(</w:t>
      </w:r>
      <w:r>
        <w:t xml:space="preserve">RCA; </w:t>
      </w:r>
      <w:r w:rsidRPr="00B635A6">
        <w:t>Goldberg, 2011)</w:t>
      </w:r>
      <w:r>
        <w:fldChar w:fldCharType="end"/>
      </w:r>
      <w:r>
        <w:t xml:space="preserve">. </w:t>
      </w:r>
      <w:r w:rsidRPr="00B635A6">
        <w:t xml:space="preserve"> These techniques group individuals based on similar correlational patterns among their attitudes, mapping belief systems as networks of associations without assuming shared normative positions. For example, Kesberg et al. </w:t>
      </w:r>
      <w:r>
        <w:t xml:space="preserve"> </w:t>
      </w:r>
      <w:r>
        <w:fldChar w:fldCharType="begin"/>
      </w:r>
      <w:r>
        <w:instrText xml:space="preserve"> ADDIN ZOTERO_ITEM CSL_CITATION {"citationID":"X6DDm3PF","properties":{"formattedCitation":"(2024)","plainCitation":"(2024)","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uppress-author":true}],"schema":"https://github.com/citation-style-language/schema/raw/master/csl-citation.json"} </w:instrText>
      </w:r>
      <w:r>
        <w:fldChar w:fldCharType="separate"/>
      </w:r>
      <w:r w:rsidRPr="00B635A6">
        <w:t>(2024)</w:t>
      </w:r>
      <w:r>
        <w:fldChar w:fldCharType="end"/>
      </w:r>
      <w:r>
        <w:t xml:space="preserve"> </w:t>
      </w:r>
      <w:r w:rsidRPr="00B635A6">
        <w:t xml:space="preserve">applied CCA to </w:t>
      </w:r>
      <w:r>
        <w:t xml:space="preserve">examine the validity of system </w:t>
      </w:r>
      <w:r w:rsidRPr="00B635A6">
        <w:t xml:space="preserve">justification </w:t>
      </w:r>
      <w:r>
        <w:t xml:space="preserve">theory </w:t>
      </w:r>
      <w:r>
        <w:fldChar w:fldCharType="begin"/>
      </w:r>
      <w:r>
        <w:instrText xml:space="preserve"> ADDIN ZOTERO_ITEM CSL_CITATION {"citationID":"YoQJcrMx","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fldChar w:fldCharType="separate"/>
      </w:r>
      <w:r w:rsidRPr="00B635A6">
        <w:t>(Jost &amp; Van der Toorn, 2012)</w:t>
      </w:r>
      <w:r>
        <w:fldChar w:fldCharType="end"/>
      </w:r>
      <w:r w:rsidRPr="00B635A6">
        <w:t xml:space="preserve">, finding that social status negatively correlates with support for the status quo only within specific population segments, not universally. Using RCA, DiMaggio and Goldberg </w:t>
      </w:r>
      <w:r>
        <w:fldChar w:fldCharType="begin"/>
      </w:r>
      <w:r>
        <w:instrText xml:space="preserve"> ADDIN ZOTERO_ITEM CSL_CITATION {"citationID":"N91pjZxQ","properties":{"formattedCitation":"(2018)","plainCitation":"(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uppress-author":true}],"schema":"https://github.com/citation-style-language/schema/raw/master/csl-citation.json"} </w:instrText>
      </w:r>
      <w:r>
        <w:fldChar w:fldCharType="separate"/>
      </w:r>
      <w:r w:rsidRPr="00B635A6">
        <w:t>(2018)</w:t>
      </w:r>
      <w:r>
        <w:fldChar w:fldCharType="end"/>
      </w:r>
      <w:r>
        <w:t xml:space="preserve"> </w:t>
      </w:r>
      <w:r w:rsidRPr="00B635A6">
        <w:t>identified three distinct ways the U.S. public organizes attitudes toward the market: an “economistic” class favoring markets as beneficial, a “hostile worlds” class supporting markets but restricting morally contentious transactions (e.g., organ sales), and a “progressive” class endorsing markets with regulatory interventions to address market failures and protect public welfare.</w:t>
      </w:r>
    </w:p>
    <w:p w14:paraId="778E0F7F" w14:textId="231A3DE5" w:rsidR="00B635A6" w:rsidRPr="00B635A6" w:rsidRDefault="00B635A6" w:rsidP="00B635A6">
      <w:pPr>
        <w:ind w:firstLine="720"/>
      </w:pPr>
      <w:r>
        <w:t>A</w:t>
      </w:r>
      <w:r w:rsidRPr="00B635A6">
        <w:t xml:space="preserve"> second class of network methods, introduced by Boutyline and Vaisey</w:t>
      </w:r>
      <w:r>
        <w:t xml:space="preserve"> </w:t>
      </w:r>
      <w:r w:rsidR="00AE0E3E" w:rsidRPr="0069706D">
        <w:fldChar w:fldCharType="begin"/>
      </w:r>
      <w:r w:rsidR="00771E9B">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69706D">
        <w:fldChar w:fldCharType="separate"/>
      </w:r>
      <w:r w:rsidR="00AE0E3E" w:rsidRPr="0069706D">
        <w:t>(2017)</w:t>
      </w:r>
      <w:r w:rsidR="00AE0E3E" w:rsidRPr="0069706D">
        <w:fldChar w:fldCharType="end"/>
      </w:r>
      <w:r w:rsidR="00AA1CE9" w:rsidRPr="0069706D">
        <w:t xml:space="preserve"> </w:t>
      </w:r>
      <w:r w:rsidRPr="00B635A6">
        <w:t>and refined through advancements in network psychometrics</w:t>
      </w:r>
      <w:r w:rsidR="00AA1CE9" w:rsidRPr="0069706D">
        <w:t xml:space="preserve"> </w:t>
      </w:r>
      <w:r w:rsidR="00AE0E3E" w:rsidRPr="0069706D">
        <w:fldChar w:fldCharType="begin"/>
      </w:r>
      <w:r w:rsidR="00771E9B">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69706D">
        <w:fldChar w:fldCharType="separate"/>
      </w:r>
      <w:r w:rsidR="00AE0E3E" w:rsidRPr="0069706D">
        <w:t>(Borsboom et al., 2021)</w:t>
      </w:r>
      <w:r w:rsidR="00AE0E3E" w:rsidRPr="0069706D">
        <w:fldChar w:fldCharType="end"/>
      </w:r>
      <w:r w:rsidR="00AA1CE9" w:rsidRPr="0069706D">
        <w:t xml:space="preserve"> </w:t>
      </w:r>
      <w:r w:rsidRPr="00B635A6">
        <w:t>and political psychology</w:t>
      </w:r>
      <w:r w:rsidR="00AE0E3E" w:rsidRPr="0069706D">
        <w:t xml:space="preserve"> </w:t>
      </w:r>
      <w:r w:rsidR="00AE0E3E" w:rsidRPr="0069706D">
        <w:fldChar w:fldCharType="begin"/>
      </w:r>
      <w:r w:rsidR="00771E9B">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AoIcSA2G/CT6f2NO5","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69706D">
        <w:fldChar w:fldCharType="separate"/>
      </w:r>
      <w:r w:rsidR="00AE0E3E" w:rsidRPr="0069706D">
        <w:t>(Brandt, 2022; Brandt et al., 2019)</w:t>
      </w:r>
      <w:r w:rsidR="00AE0E3E" w:rsidRPr="0069706D">
        <w:fldChar w:fldCharType="end"/>
      </w:r>
      <w:r>
        <w:t>,</w:t>
      </w:r>
      <w:r w:rsidRPr="00B635A6">
        <w:t xml:space="preserve"> </w:t>
      </w:r>
      <w:r w:rsidRPr="00B635A6">
        <w:t>represents attitudes as nodes within weighted and signed networks, with edges indicating partial correlations between survey items. Franetovic and Bertero</w:t>
      </w:r>
      <w:r w:rsidR="00AA1CE9" w:rsidRPr="0069706D">
        <w:t xml:space="preserve"> </w:t>
      </w:r>
      <w:r w:rsidR="00AE0E3E" w:rsidRPr="0069706D">
        <w:fldChar w:fldCharType="begin"/>
      </w:r>
      <w:r w:rsidR="00771E9B">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69706D">
        <w:fldChar w:fldCharType="separate"/>
      </w:r>
      <w:r w:rsidR="00AE0E3E" w:rsidRPr="0069706D">
        <w:t>(2023)</w:t>
      </w:r>
      <w:r w:rsidR="00AE0E3E" w:rsidRPr="0069706D">
        <w:fldChar w:fldCharType="end"/>
      </w:r>
      <w:r w:rsidR="00AE0E3E" w:rsidRPr="0069706D">
        <w:t xml:space="preserve"> </w:t>
      </w:r>
      <w:r w:rsidRPr="00B635A6">
        <w:t>applied this approach to study inequality attitudes in Chile, revealing an integrated belief system with a small-world structure. They also found that lower social groups exhibit higher connectivity, a feature linked to attitude</w:t>
      </w:r>
      <w:r>
        <w:t xml:space="preserve"> </w:t>
      </w:r>
      <w:r w:rsidRPr="00B635A6">
        <w:t>s</w:t>
      </w:r>
      <w:r>
        <w:t>trength</w:t>
      </w:r>
      <w:r w:rsidR="00AE0E3E" w:rsidRPr="0069706D">
        <w:t xml:space="preserve"> </w:t>
      </w:r>
      <w:r w:rsidR="00AE0E3E" w:rsidRPr="0069706D">
        <w:fldChar w:fldCharType="begin"/>
      </w:r>
      <w:r w:rsidR="00771E9B">
        <w:instrText xml:space="preserve"> ADDIN ZOTERO_ITEM CSL_CITATION {"citationID":"P5DMSSlQ","properties":{"formattedCitation":"(Dalege et al., 2019)","plainCitation":"(Dalege et al., 2019)","noteIndex":0},"citationItems":[{"id":"AoIcSA2G/sI9lf3CK","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69706D">
        <w:fldChar w:fldCharType="separate"/>
      </w:r>
      <w:r w:rsidR="00AE0E3E" w:rsidRPr="0069706D">
        <w:t>(Dalege et al., 2019)</w:t>
      </w:r>
      <w:r w:rsidR="00AE0E3E" w:rsidRPr="0069706D">
        <w:fldChar w:fldCharType="end"/>
      </w:r>
      <w:r w:rsidR="00AA1CE9" w:rsidRPr="0069706D">
        <w:t>.</w:t>
      </w:r>
      <w:r w:rsidR="00F87186" w:rsidRPr="0069706D">
        <w:t xml:space="preserve"> </w:t>
      </w:r>
      <w:r w:rsidRPr="00B635A6">
        <w:t>Combining CCA with partial correlation networks, Bertero et al.</w:t>
      </w:r>
      <w:r w:rsidR="00AA1CE9" w:rsidRPr="0069706D">
        <w:t xml:space="preserve"> </w:t>
      </w:r>
      <w:r w:rsidR="00F87186" w:rsidRPr="0069706D">
        <w:fldChar w:fldCharType="begin"/>
      </w:r>
      <w:r w:rsidR="00771E9B">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69706D">
        <w:fldChar w:fldCharType="separate"/>
      </w:r>
      <w:r w:rsidR="00F87186" w:rsidRPr="0069706D">
        <w:t>(2024)</w:t>
      </w:r>
      <w:r w:rsidR="00F87186" w:rsidRPr="0069706D">
        <w:fldChar w:fldCharType="end"/>
      </w:r>
      <w:r w:rsidR="00F87186" w:rsidRPr="0069706D">
        <w:t xml:space="preserve"> </w:t>
      </w:r>
      <w:r w:rsidRPr="00B635A6">
        <w:t>identified two distinct types of belief systems in the U.S. and the Netherlands, showing that the organization of these systems significantly predicts support for public redistribution.</w:t>
      </w:r>
      <w:r w:rsidRPr="00B635A6">
        <w:rPr>
          <w:highlight w:val="green"/>
        </w:rPr>
        <w:t xml:space="preserve"> </w:t>
      </w:r>
    </w:p>
    <w:p w14:paraId="64927009" w14:textId="280F8C82" w:rsidR="007E7B00" w:rsidRPr="00753F1A" w:rsidRDefault="00BE4F34" w:rsidP="001E7009">
      <w:pPr>
        <w:pStyle w:val="Titolo3"/>
      </w:pPr>
      <w:r w:rsidRPr="00753F1A">
        <w:t>2.3 Research hypotheses</w:t>
      </w:r>
    </w:p>
    <w:p w14:paraId="72B648B4" w14:textId="6D8F7C20" w:rsidR="00BC14B5" w:rsidRPr="00753F1A" w:rsidRDefault="00E346AE" w:rsidP="00822482">
      <w:pPr>
        <w:rPr>
          <w:highlight w:val="green"/>
        </w:rPr>
      </w:pPr>
      <w:r w:rsidRPr="00E346AE">
        <w:t>This section outlines our research hypotheses. Attitudes are conceptualized as networks of evaluations, where some nodes form more connections, bridging areas of the network and enhancing connectivity. These networks are typically clustered to balance accuracy and consistency, resembling small-world structures</w:t>
      </w:r>
      <w:r w:rsidR="0028488B" w:rsidRPr="00753F1A">
        <w:t xml:space="preserve"> </w:t>
      </w:r>
      <w:r w:rsidR="0028488B" w:rsidRPr="00753F1A">
        <w:fldChar w:fldCharType="begin"/>
      </w:r>
      <w:r w:rsidR="00771E9B">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28488B" w:rsidRPr="00753F1A">
        <w:fldChar w:fldCharType="separate"/>
      </w:r>
      <w:r w:rsidR="0028488B" w:rsidRPr="00753F1A">
        <w:rPr>
          <w:noProof/>
        </w:rPr>
        <w:t>(Watts &amp; Strogatz, 1998)</w:t>
      </w:r>
      <w:r w:rsidR="0028488B" w:rsidRPr="00753F1A">
        <w:fldChar w:fldCharType="end"/>
      </w:r>
      <w:r w:rsidR="0028488B" w:rsidRPr="00753F1A">
        <w:t xml:space="preserve">. </w:t>
      </w:r>
      <w:r w:rsidRPr="00E346AE">
        <w:t>Small-world properties have been validated across various contexts, including attitudes toward political candidates</w:t>
      </w:r>
      <w:r>
        <w:t xml:space="preserve"> </w:t>
      </w:r>
      <w:r w:rsidR="0097755A" w:rsidRPr="00753F1A">
        <w:fldChar w:fldCharType="begin"/>
      </w:r>
      <w:r w:rsidR="00771E9B">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AoIcSA2G/SBaV3qR6","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0028488B" w:rsidRPr="00753F1A">
        <w:t xml:space="preserve"> post-national citizenship </w:t>
      </w:r>
      <w:r w:rsidR="0028488B" w:rsidRPr="00753F1A">
        <w:lastRenderedPageBreak/>
        <w:t>identities</w:t>
      </w:r>
      <w:r w:rsidR="0097755A" w:rsidRPr="00753F1A">
        <w:t xml:space="preserve"> </w:t>
      </w:r>
      <w:r w:rsidR="0097755A" w:rsidRPr="00753F1A">
        <w:fldChar w:fldCharType="begin"/>
      </w:r>
      <w:r w:rsidR="00771E9B">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0028488B" w:rsidRPr="00753F1A">
        <w:t>, job satisfaction</w:t>
      </w:r>
      <w:r w:rsidR="0097755A" w:rsidRPr="00753F1A">
        <w:t xml:space="preserve"> </w:t>
      </w:r>
      <w:r w:rsidR="0097755A" w:rsidRPr="00753F1A">
        <w:fldChar w:fldCharType="begin"/>
      </w:r>
      <w:r w:rsidR="00771E9B">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0028488B" w:rsidRPr="00753F1A">
        <w:t>, bio-based plastic</w:t>
      </w:r>
      <w:r w:rsidR="0097755A" w:rsidRPr="00753F1A">
        <w:t xml:space="preserve"> </w:t>
      </w:r>
      <w:r w:rsidR="0097755A" w:rsidRPr="00753F1A">
        <w:fldChar w:fldCharType="begin"/>
      </w:r>
      <w:r w:rsidR="00771E9B">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political values </w:t>
      </w:r>
      <w:r w:rsidR="0097755A" w:rsidRPr="00753F1A">
        <w:fldChar w:fldCharType="begin"/>
      </w:r>
      <w:r w:rsidR="00771E9B">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0069706D">
        <w:t>, and inequality</w:t>
      </w:r>
      <w:r w:rsidR="0028488B" w:rsidRPr="00753F1A">
        <w:t xml:space="preserve"> </w:t>
      </w:r>
      <w:r w:rsidR="0097755A" w:rsidRPr="00753F1A">
        <w:fldChar w:fldCharType="begin"/>
      </w:r>
      <w:r w:rsidR="00771E9B">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w:t>
      </w:r>
      <w:r w:rsidRPr="00E346AE">
        <w:t>Based on this, we hypothesize</w:t>
      </w:r>
      <w:r w:rsidR="0097755A" w:rsidRPr="00753F1A">
        <w:t>:</w:t>
      </w:r>
    </w:p>
    <w:p w14:paraId="79047EEF" w14:textId="4D7C370E"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he</w:t>
      </w:r>
      <w:r w:rsidR="00B111E7" w:rsidRPr="00B111E7">
        <w:rPr>
          <w:i/>
          <w:iCs/>
        </w:rPr>
        <w:t xml:space="preserve"> </w:t>
      </w:r>
      <w:r w:rsidR="0069706D">
        <w:rPr>
          <w:i/>
          <w:iCs/>
        </w:rPr>
        <w:t>inequality belief system</w:t>
      </w:r>
      <w:r w:rsidR="00B111E7" w:rsidRPr="00B111E7">
        <w:rPr>
          <w:i/>
          <w:iCs/>
        </w:rPr>
        <w:t xml:space="preserve">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770B9BD7" w:rsidR="009D495C" w:rsidRPr="00753F1A" w:rsidRDefault="00E346AE" w:rsidP="0069706D">
      <w:pPr>
        <w:ind w:firstLine="720"/>
      </w:pPr>
      <w:r w:rsidRPr="00E346AE">
        <w:t>Beliefs differ in importance</w:t>
      </w:r>
      <w:r>
        <w:t>.</w:t>
      </w:r>
      <w:r w:rsidRPr="00E346AE">
        <w:t xml:space="preserve"> </w:t>
      </w:r>
      <w:r>
        <w:t>For networks estimated with</w:t>
      </w:r>
      <w:r w:rsidRPr="00E346AE">
        <w:t xml:space="preserve"> cross-sectional </w:t>
      </w:r>
      <w:r>
        <w:t>data</w:t>
      </w:r>
      <w:r w:rsidRPr="00E346AE">
        <w:t>, centrality reflects how strongly a node interacts with others, without indicating directionality—it may predict, be predicted by, or both</w:t>
      </w:r>
      <w:r w:rsidR="00F77955" w:rsidRPr="00057CC1">
        <w:t xml:space="preserve"> </w:t>
      </w:r>
      <w:r w:rsidR="00F77955" w:rsidRPr="00057CC1">
        <w:fldChar w:fldCharType="begin"/>
      </w:r>
      <w:r w:rsidR="00771E9B">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Pr="00E346AE">
        <w:t>In social justice research, the perception of large income inequality is often treated as an independent variable, influencing attitudes like support for redistribution</w:t>
      </w:r>
      <w:r w:rsidR="00B111E7" w:rsidRPr="0069706D">
        <w:t xml:space="preserve"> </w:t>
      </w:r>
      <w:r w:rsidR="00B111E7" w:rsidRPr="0069706D">
        <w:fldChar w:fldCharType="begin"/>
      </w:r>
      <w:r w:rsidR="00771E9B">
        <w:instrText xml:space="preserve"> ADDIN ZOTERO_ITEM CSL_CITATION {"citationID":"tYEeRBR4","properties":{"formattedCitation":"(Gimpelson &amp; Treisman, 2018; Trump, 2023)","plainCitation":"(Gimpelson &amp; Treisman, 2018;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69706D">
        <w:fldChar w:fldCharType="separate"/>
      </w:r>
      <w:r w:rsidR="00B111E7" w:rsidRPr="0069706D">
        <w:t>(Gimpelson &amp; Treisman, 2018; Trump, 2023)</w:t>
      </w:r>
      <w:r w:rsidR="00B111E7" w:rsidRPr="0069706D">
        <w:fldChar w:fldCharType="end"/>
      </w:r>
      <w:r w:rsidR="00B111E7" w:rsidRPr="0069706D">
        <w:t xml:space="preserve">, </w:t>
      </w:r>
      <w:r w:rsidRPr="00E346AE">
        <w:t>ideal distributions</w:t>
      </w:r>
      <w:r>
        <w:t xml:space="preserve"> </w:t>
      </w:r>
      <w:r w:rsidR="00B111E7" w:rsidRPr="0069706D">
        <w:fldChar w:fldCharType="begin"/>
      </w:r>
      <w:r w:rsidR="00771E9B">
        <w:instrText xml:space="preserve"> ADDIN ZOTERO_ITEM CSL_CITATION {"citationID":"CyCq43jk","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69706D">
        <w:fldChar w:fldCharType="separate"/>
      </w:r>
      <w:r w:rsidR="00B111E7" w:rsidRPr="0069706D">
        <w:rPr>
          <w:noProof/>
        </w:rPr>
        <w:t>(Pedersen &amp; Mutz, 2019)</w:t>
      </w:r>
      <w:r w:rsidR="00B111E7" w:rsidRPr="0069706D">
        <w:fldChar w:fldCharType="end"/>
      </w:r>
      <w:r w:rsidR="00B111E7" w:rsidRPr="0069706D">
        <w:t xml:space="preserve">, </w:t>
      </w:r>
      <w:r w:rsidRPr="00E346AE">
        <w:t>and progressive taxation</w:t>
      </w:r>
      <w:r>
        <w:t xml:space="preserve"> </w:t>
      </w:r>
      <w:r w:rsidR="00B111E7" w:rsidRPr="0069706D">
        <w:fldChar w:fldCharType="begin"/>
      </w:r>
      <w:r w:rsidR="00771E9B">
        <w:instrText xml:space="preserve"> ADDIN ZOTERO_ITEM CSL_CITATION {"citationID":"cfCixgFE","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69706D">
        <w:fldChar w:fldCharType="separate"/>
      </w:r>
      <w:r w:rsidR="00B111E7" w:rsidRPr="0069706D">
        <w:rPr>
          <w:kern w:val="0"/>
        </w:rPr>
        <w:t>(García‐Sánchez et al., 2020)</w:t>
      </w:r>
      <w:r w:rsidR="00B111E7" w:rsidRPr="0069706D">
        <w:fldChar w:fldCharType="end"/>
      </w:r>
      <w:r w:rsidR="00B111E7" w:rsidRPr="0069706D">
        <w:t>.</w:t>
      </w:r>
      <w:r w:rsidR="008A72D2" w:rsidRPr="00057CC1">
        <w:t xml:space="preserve"> </w:t>
      </w:r>
      <w:r w:rsidRPr="00E346AE">
        <w:t>Conversely, the belief in public redistribution is typically a dependent variable shaped by factors such as social class</w:t>
      </w:r>
      <w:r w:rsidR="00AF4171" w:rsidRPr="00057CC1">
        <w:t xml:space="preserve"> </w:t>
      </w:r>
      <w:r w:rsidR="00AF4171" w:rsidRPr="00057CC1">
        <w:fldChar w:fldCharType="begin"/>
      </w:r>
      <w:r w:rsidR="00771E9B">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Langsæther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771E9B">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771E9B">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w:instrText>
      </w:r>
      <w:r w:rsidR="00771E9B" w:rsidRPr="00E346AE">
        <w:rPr>
          <w:lang w:val="it-IT"/>
        </w:rPr>
        <w:instrText>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w:instrText>
      </w:r>
      <w:r w:rsidR="00771E9B" w:rsidRPr="00771E9B">
        <w:rPr>
          <w:lang w:val="it-IT"/>
        </w:rPr>
        <w:instrText xml:space="preserve">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690C4F">
        <w:rPr>
          <w:noProof/>
          <w:lang w:val="it-IT"/>
        </w:rPr>
        <w:t>(Alesina et al., 2018)</w:t>
      </w:r>
      <w:r w:rsidR="00F77955" w:rsidRPr="00057CC1">
        <w:fldChar w:fldCharType="end"/>
      </w:r>
      <w:r w:rsidR="00F77955" w:rsidRPr="00690C4F">
        <w:rPr>
          <w:lang w:val="it-IT"/>
        </w:rPr>
        <w:t>,</w:t>
      </w:r>
      <w:r w:rsidR="009A2D7A" w:rsidRPr="00690C4F">
        <w:rPr>
          <w:lang w:val="it-IT"/>
        </w:rPr>
        <w:t xml:space="preserve"> social comparison processes </w:t>
      </w:r>
      <w:r w:rsidR="004B7006" w:rsidRPr="00057CC1">
        <w:fldChar w:fldCharType="begin"/>
      </w:r>
      <w:r w:rsidR="00771E9B">
        <w:rPr>
          <w:lang w:val="it-IT"/>
        </w:rPr>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w:instrText>
      </w:r>
      <w:r w:rsidR="00771E9B" w:rsidRPr="00E346AE">
        <w:instrText xml:space="preserve">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E346AE">
        <w:rPr>
          <w:kern w:val="0"/>
        </w:rPr>
        <w:t>(García‐Castro et al., 2022)</w:t>
      </w:r>
      <w:r w:rsidR="004B7006" w:rsidRPr="00057CC1">
        <w:fldChar w:fldCharType="end"/>
      </w:r>
      <w:r w:rsidR="009A2D7A" w:rsidRPr="00E346AE">
        <w:t>,</w:t>
      </w:r>
      <w:r w:rsidR="008A0782" w:rsidRPr="00E346AE">
        <w:t xml:space="preserve"> </w:t>
      </w:r>
      <w:r w:rsidR="00C75C0B" w:rsidRPr="00E346AE">
        <w:t>trust in the political system</w:t>
      </w:r>
      <w:r w:rsidR="004B7006" w:rsidRPr="00E346AE">
        <w:t xml:space="preserve"> </w:t>
      </w:r>
      <w:r w:rsidR="004B7006" w:rsidRPr="00057CC1">
        <w:fldChar w:fldCharType="begin"/>
      </w:r>
      <w:r w:rsidR="00771E9B" w:rsidRPr="00E346AE">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E346AE">
        <w:rPr>
          <w:noProof/>
        </w:rPr>
        <w:t>(Franetovic &amp; Castillo, 2022)</w:t>
      </w:r>
      <w:r w:rsidR="004B7006" w:rsidRPr="00057CC1">
        <w:fldChar w:fldCharType="end"/>
      </w:r>
      <w:r w:rsidR="00D20ED9" w:rsidRPr="00E346AE">
        <w:t xml:space="preserve">. </w:t>
      </w:r>
      <w:r w:rsidRPr="00E346AE">
        <w:t xml:space="preserve">These two </w:t>
      </w:r>
      <w:r>
        <w:t>attitudes</w:t>
      </w:r>
      <w:r w:rsidRPr="00E346AE">
        <w:t xml:space="preserve"> are positively correlated</w:t>
      </w:r>
      <w:r w:rsidR="00EB6030" w:rsidRPr="00771E9B">
        <w:t xml:space="preserve"> </w:t>
      </w:r>
      <w:r w:rsidR="00EB6030" w:rsidRPr="00057CC1">
        <w:fldChar w:fldCharType="begin"/>
      </w:r>
      <w:r w:rsidR="00771E9B" w:rsidRPr="00771E9B">
        <w:instrText xml:space="preserve"> ADDIN ZOTERO_ITEM CSL_CITATION {"citationID":"BK7bUwSX","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w:instrText>
      </w:r>
      <w:r w:rsidR="00771E9B" w:rsidRPr="00E346AE">
        <w:instrText>h and poor. We suggest that most theories about political effect</w:instrText>
      </w:r>
      <w:r w:rsidR="00771E9B">
        <w:rPr>
          <w:lang w:val="it-IT"/>
        </w:rPr>
        <w:instrTex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w:instrText>
      </w:r>
      <w:r w:rsidR="00771E9B" w:rsidRPr="00771E9B">
        <w:instrText xml:space="preserve">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Gimpelson &amp; Treisman, 2018; Kuhn, 2011; Kuziemko et al., 2015; Trump, 2023)</w:t>
      </w:r>
      <w:r w:rsidR="00EB6030" w:rsidRPr="00057CC1">
        <w:fldChar w:fldCharType="end"/>
      </w:r>
      <w:r w:rsidR="00EB6030" w:rsidRPr="00057CC1">
        <w:t xml:space="preserve"> </w:t>
      </w:r>
      <w:r w:rsidR="00195CE3" w:rsidRPr="00195CE3">
        <w:t>and play a pivotal role in distributive justice research. Notably</w:t>
      </w:r>
      <w:r w:rsidR="00195CE3">
        <w:t>,</w:t>
      </w:r>
      <w:r>
        <w:t xml:space="preserve"> </w:t>
      </w:r>
      <w:r w:rsidRPr="00E346AE">
        <w:t>Franetovic &amp; Bertero</w:t>
      </w:r>
      <w:r w:rsidRPr="00E346AE">
        <w:t xml:space="preserve"> </w:t>
      </w:r>
      <w:r w:rsidR="00EB6030" w:rsidRPr="00057CC1">
        <w:t xml:space="preserve">(2023) </w:t>
      </w:r>
      <w:r w:rsidRPr="00E346AE">
        <w:t>found them to be the most central nodes in Chile's inequality belief system. Therefore:</w:t>
      </w:r>
      <w:r w:rsidR="00F77955" w:rsidRPr="00753F1A">
        <w:t xml:space="preserve"> </w:t>
      </w:r>
    </w:p>
    <w:p w14:paraId="71E5F3AB" w14:textId="3158DFC4"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w:t>
      </w:r>
      <w:r w:rsidR="00690C4F">
        <w:rPr>
          <w:i/>
          <w:iCs/>
        </w:rPr>
        <w:t xml:space="preserve"> inequality belief system</w:t>
      </w:r>
      <w:r w:rsidR="00D20ED9" w:rsidRPr="00EA6C09">
        <w:rPr>
          <w:i/>
          <w:iCs/>
        </w:rPr>
        <w:t>.</w:t>
      </w:r>
    </w:p>
    <w:p w14:paraId="4669A816" w14:textId="272919CB" w:rsidR="00690C4F" w:rsidRDefault="00195CE3" w:rsidP="00690C4F">
      <w:pPr>
        <w:ind w:firstLine="720"/>
      </w:pPr>
      <w:r w:rsidRPr="00195CE3">
        <w:t>The first two hypotheses examine the attitudinal structure at the population level. However, full-sample data may mask structural heterogeneities</w:t>
      </w:r>
      <w:r w:rsidR="00057CC1" w:rsidRPr="00057CC1">
        <w:t xml:space="preserve"> </w:t>
      </w:r>
      <w:r w:rsidR="00057CC1" w:rsidRPr="00155302">
        <w:rPr>
          <w:highlight w:val="green"/>
        </w:rPr>
        <w:fldChar w:fldCharType="begin"/>
      </w:r>
      <w:r w:rsidR="00771E9B">
        <w:rPr>
          <w:highlight w:val="green"/>
        </w:rPr>
        <w:instrText xml:space="preserve"> ADDIN ZOTERO_ITEM CSL_CITATION {"citationID":"VC5s2Ciz","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rsidR="00057CC1" w:rsidRPr="00155302">
        <w:rPr>
          <w:highlight w:val="green"/>
        </w:rPr>
        <w:fldChar w:fldCharType="separate"/>
      </w:r>
      <w:r w:rsidR="00057CC1" w:rsidRPr="00155302">
        <w:rPr>
          <w:highlight w:val="green"/>
        </w:rPr>
        <w:t>(DiMaggio et al., 2018)</w:t>
      </w:r>
      <w:r w:rsidR="00057CC1" w:rsidRPr="00155302">
        <w:rPr>
          <w:highlight w:val="green"/>
        </w:rPr>
        <w:fldChar w:fldCharType="end"/>
      </w:r>
      <w:r w:rsidR="00D20ED9" w:rsidRPr="00155302">
        <w:t>.</w:t>
      </w:r>
      <w:r w:rsidR="009D495C" w:rsidRPr="00155302">
        <w:t xml:space="preserve"> </w:t>
      </w:r>
      <w:r w:rsidRPr="00195CE3">
        <w:t>Research shows that attitudes toward inequality vary by sociodemographic characteristics</w:t>
      </w:r>
      <w:r w:rsidR="009D495C" w:rsidRPr="00057CC1">
        <w:t xml:space="preserve"> </w:t>
      </w:r>
      <w:r w:rsidR="00D44259" w:rsidRPr="00057CC1">
        <w:fldChar w:fldCharType="begin"/>
      </w:r>
      <w:r w:rsidR="00771E9B">
        <w:instrText xml:space="preserve"> ADDIN ZOTERO_ITEM CSL_CITATION {"citationID":"ogv1KnmU","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44259" w:rsidRPr="00057CC1">
        <w:fldChar w:fldCharType="separate"/>
      </w:r>
      <w:r w:rsidR="00D44259" w:rsidRPr="00057CC1">
        <w:rPr>
          <w:noProof/>
        </w:rPr>
        <w:t>(Bobzien &amp; Kalleitner, 2021; Lindh &amp; McCall, 2020)</w:t>
      </w:r>
      <w:r w:rsidR="00D44259" w:rsidRPr="00057CC1">
        <w:fldChar w:fldCharType="end"/>
      </w:r>
      <w:r>
        <w:t>,</w:t>
      </w:r>
      <w:r w:rsidR="00D44259" w:rsidRPr="00057CC1">
        <w:t xml:space="preserve"> </w:t>
      </w:r>
      <w:r w:rsidRPr="00195CE3">
        <w:t>and individuals’ social positions influence relational structures, with lower education, income, and social class linked to more densely connected networks of attitude</w:t>
      </w:r>
      <w:r>
        <w:t>s</w:t>
      </w:r>
      <w:r w:rsidR="00D44259" w:rsidRPr="00057CC1">
        <w:t xml:space="preserve"> </w:t>
      </w:r>
      <w:r w:rsidR="00D44259" w:rsidRPr="00057CC1">
        <w:fldChar w:fldCharType="begin"/>
      </w:r>
      <w:r w:rsidR="00771E9B">
        <w:instrText xml:space="preserve"> ADDIN ZOTERO_ITEM CSL_CITATION {"citationID":"QepqglGL","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44259" w:rsidRPr="00057CC1">
        <w:fldChar w:fldCharType="separate"/>
      </w:r>
      <w:r w:rsidR="00D44259" w:rsidRPr="00057CC1">
        <w:rPr>
          <w:noProof/>
        </w:rPr>
        <w:t>(Franetovic &amp; Bertero, 2023)</w:t>
      </w:r>
      <w:r w:rsidR="00D44259" w:rsidRPr="00057CC1">
        <w:fldChar w:fldCharType="end"/>
      </w:r>
      <w:r w:rsidR="00D44259" w:rsidRPr="00057CC1">
        <w:t xml:space="preserve">. </w:t>
      </w:r>
    </w:p>
    <w:p w14:paraId="500021D6" w14:textId="6A485BDD" w:rsidR="0078524A" w:rsidRPr="00753F1A" w:rsidRDefault="00195CE3" w:rsidP="00690C4F">
      <w:pPr>
        <w:ind w:firstLine="720"/>
      </w:pPr>
      <w:r w:rsidRPr="00195CE3">
        <w:lastRenderedPageBreak/>
        <w:t>To build on these findings, we investigate whether cognitive and emotional factors, particularly anger, moderate network structures. Anger plays a critical role in shaping attitudes toward inequality. U.S. citizens with lower social status report higher levels of anger, often driven by frustration, inferiority, and perceived injustice</w:t>
      </w:r>
      <w:r w:rsidR="009C7A18" w:rsidRPr="00057CC1">
        <w:t xml:space="preserve"> </w:t>
      </w:r>
      <w:r w:rsidR="009C7A18" w:rsidRPr="00057CC1">
        <w:fldChar w:fldCharType="begin"/>
      </w:r>
      <w:r w:rsidR="00771E9B">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9C7A18" w:rsidRPr="00057CC1">
        <w:fldChar w:fldCharType="separate"/>
      </w:r>
      <w:r w:rsidR="009C7A18" w:rsidRPr="00057CC1">
        <w:rPr>
          <w:noProof/>
        </w:rPr>
        <w:t>(Park et al., 2013)</w:t>
      </w:r>
      <w:r w:rsidR="009C7A18" w:rsidRPr="00057CC1">
        <w:fldChar w:fldCharType="end"/>
      </w:r>
      <w:r>
        <w:t xml:space="preserve">. </w:t>
      </w:r>
      <w:r w:rsidRPr="00195CE3">
        <w:t>Anger not only reflects personal grievances but also has significant societal implications. Comparative studies reveal that angry individuals are less likely to support conservative economic parties and more likely to back progressive ones</w:t>
      </w:r>
      <w:r w:rsidR="00F463B5" w:rsidRPr="00057CC1">
        <w:t xml:space="preserve"> </w:t>
      </w:r>
      <w:r w:rsidR="00F463B5" w:rsidRPr="00057CC1">
        <w:fldChar w:fldCharType="begin"/>
      </w:r>
      <w:r w:rsidR="00771E9B">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F463B5" w:rsidRPr="00057CC1">
        <w:fldChar w:fldCharType="separate"/>
      </w:r>
      <w:r w:rsidR="00F463B5" w:rsidRPr="00057CC1">
        <w:rPr>
          <w:noProof/>
        </w:rPr>
        <w:t>(Gonthier, 2023)</w:t>
      </w:r>
      <w:r w:rsidR="00F463B5" w:rsidRPr="00057CC1">
        <w:fldChar w:fldCharType="end"/>
      </w:r>
      <w:r w:rsidR="00F463B5" w:rsidRPr="00057CC1">
        <w:t xml:space="preserve">. </w:t>
      </w:r>
      <w:r w:rsidRPr="00195CE3">
        <w:t>Anger strengthens the link between perceptions of inequality and the willingness to engage in political action to address it</w:t>
      </w:r>
      <w:r w:rsidR="00A64E6A" w:rsidRPr="00057CC1">
        <w:t xml:space="preserve"> </w:t>
      </w:r>
      <w:r w:rsidR="00A64E6A" w:rsidRPr="00057CC1">
        <w:fldChar w:fldCharType="begin"/>
      </w:r>
      <w:r w:rsidR="00771E9B">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A64E6A" w:rsidRPr="00057CC1">
        <w:fldChar w:fldCharType="separate"/>
      </w:r>
      <w:r w:rsidR="00A64E6A" w:rsidRPr="00057CC1">
        <w:rPr>
          <w:noProof/>
        </w:rPr>
        <w:t>(Leach et al., 2006)</w:t>
      </w:r>
      <w:r w:rsidR="00A64E6A" w:rsidRPr="00057CC1">
        <w:fldChar w:fldCharType="end"/>
      </w:r>
      <w:r>
        <w:t>,</w:t>
      </w:r>
      <w:r w:rsidR="00A64E6A" w:rsidRPr="00057CC1">
        <w:t xml:space="preserve"> </w:t>
      </w:r>
      <w:r w:rsidRPr="00195CE3">
        <w:t>and mediates the relationship between perceived inequalities and psychological well-being</w:t>
      </w:r>
      <w:r>
        <w:t xml:space="preserve"> </w:t>
      </w:r>
      <w:r w:rsidR="00F463B5" w:rsidRPr="00057CC1">
        <w:fldChar w:fldCharType="begin"/>
      </w:r>
      <w:r w:rsidR="00771E9B">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F463B5" w:rsidRPr="00057CC1">
        <w:fldChar w:fldCharType="separate"/>
      </w:r>
      <w:r w:rsidR="00F463B5" w:rsidRPr="00057CC1">
        <w:rPr>
          <w:noProof/>
        </w:rPr>
        <w:t>(Vezzoli et al., 2023)</w:t>
      </w:r>
      <w:r w:rsidR="00F463B5" w:rsidRPr="00057CC1">
        <w:fldChar w:fldCharType="end"/>
      </w:r>
      <w:r w:rsidR="00F463B5" w:rsidRPr="00057CC1">
        <w:t xml:space="preserve">. </w:t>
      </w:r>
      <w:r w:rsidRPr="00195CE3">
        <w:t xml:space="preserve">These findings suggest that anger intensifies the relationships between distributive evaluations, moderating the structure of inequality belief systems by amplifying connections between attitudes </w:t>
      </w:r>
      <w:r>
        <w:t>towards inequality</w:t>
      </w:r>
      <w:r w:rsidRPr="00195CE3">
        <w:t xml:space="preserve">. </w:t>
      </w:r>
      <w:r>
        <w:t>Thu</w:t>
      </w:r>
      <w:r w:rsidRPr="00195CE3">
        <w:t>s</w:t>
      </w:r>
      <w:r>
        <w:t>:</w:t>
      </w:r>
    </w:p>
    <w:p w14:paraId="33255668" w14:textId="185F26FC" w:rsidR="00BC14B5" w:rsidRPr="00753F1A" w:rsidRDefault="00822482" w:rsidP="00822482">
      <w:r w:rsidRPr="00EA6C09">
        <w:rPr>
          <w:i/>
          <w:iCs/>
        </w:rPr>
        <w:t>H3</w:t>
      </w:r>
      <w:r w:rsidR="00057CC1" w:rsidRPr="00EA6C09">
        <w:rPr>
          <w:i/>
          <w:iCs/>
        </w:rPr>
        <w:t>: The</w:t>
      </w:r>
      <w:r w:rsidR="0078524A" w:rsidRPr="00EA6C09">
        <w:rPr>
          <w:i/>
          <w:iCs/>
        </w:rPr>
        <w:t xml:space="preserve"> structure of the </w:t>
      </w:r>
      <w:r w:rsidR="00690C4F">
        <w:rPr>
          <w:i/>
          <w:iCs/>
        </w:rPr>
        <w:t>inequality belief system</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F85C39">
        <w:rPr>
          <w:i/>
          <w:iCs/>
        </w:rPr>
        <w:t>towards</w:t>
      </w:r>
      <w:r w:rsidR="0078524A" w:rsidRPr="00EA6C09">
        <w:rPr>
          <w:i/>
          <w:iCs/>
        </w:rPr>
        <w:t xml:space="preserve"> inequality.</w:t>
      </w:r>
    </w:p>
    <w:p w14:paraId="25D450DB" w14:textId="1B3BDD01" w:rsidR="000753A5" w:rsidRPr="00753F1A" w:rsidRDefault="00195CE3" w:rsidP="00690C4F">
      <w:pPr>
        <w:ind w:firstLine="720"/>
      </w:pPr>
      <w:r w:rsidRPr="00195CE3">
        <w:t>Network approaches to belief systems provide a formalized theory of attitude change</w:t>
      </w:r>
      <w:r>
        <w:t>.</w:t>
      </w:r>
      <w:r w:rsidRPr="00195CE3">
        <w:t xml:space="preserve"> </w:t>
      </w:r>
      <w:r>
        <w:t>N</w:t>
      </w:r>
      <w:r w:rsidRPr="00195CE3">
        <w:t>odes vary in centrality</w:t>
      </w:r>
      <w:r>
        <w:t>, and c</w:t>
      </w:r>
      <w:r w:rsidRPr="00195CE3">
        <w:t>hanges in central nodes are expected to produce larger shifts in the network compared to peripheral ones</w:t>
      </w:r>
      <w:r>
        <w:t xml:space="preserve"> </w:t>
      </w:r>
      <w:r>
        <w:fldChar w:fldCharType="begin"/>
      </w:r>
      <w:r>
        <w:instrText xml:space="preserve"> ADDIN ZOTERO_ITEM CSL_CITATION {"citationID":"6OARJ0ar","properties":{"formattedCitation":"(Brandt et al., 2019; Converse, 2006)","plainCitation":"(Brandt et al., 2019; Converse, 2006)","noteIndex":0},"citationItems":[{"id":"AoIcSA2G/CT6f2NO5","uris":["http://zotero.org/users/10425122/items/PULGAMZP"],"itemData":{"id":"AoIcSA2G/CT6f2NO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AoIcSA2G/mGaFktLF","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195CE3">
        <w:t>(Brandt et al., 2019; Converse, 2006)</w:t>
      </w:r>
      <w:r>
        <w:fldChar w:fldCharType="end"/>
      </w:r>
      <w:r w:rsidRPr="00195CE3">
        <w:t>. This has been confirmed through simulations, where changes in central nodes create downstream effects, causing neighboring nodes to adjust their states</w:t>
      </w:r>
      <w:r w:rsidR="002F67E5" w:rsidRPr="00057CC1">
        <w:t xml:space="preserve"> </w:t>
      </w:r>
      <w:r w:rsidR="0078524A" w:rsidRPr="00057CC1">
        <w:fldChar w:fldCharType="begin"/>
      </w:r>
      <w:r w:rsidR="00771E9B">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AoIcSA2G/SBaV3qR6","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0078524A" w:rsidRPr="00057CC1">
        <w:fldChar w:fldCharType="separate"/>
      </w:r>
      <w:r w:rsidR="0081649E" w:rsidRPr="00057CC1">
        <w:rPr>
          <w:noProof/>
        </w:rPr>
        <w:t>(Dalege, Borsboom, Harreveld, &amp; Maas, 2017; Dalege, Borsboom, Harreveld, Waldorp, et al., 2017)</w:t>
      </w:r>
      <w:r w:rsidR="0078524A" w:rsidRPr="00057CC1">
        <w:fldChar w:fldCharType="end"/>
      </w:r>
      <w:r w:rsidR="002F67E5" w:rsidRPr="00057CC1">
        <w:t xml:space="preserve">. </w:t>
      </w:r>
      <w:r w:rsidR="00EF70A6" w:rsidRPr="00EF70A6">
        <w:t>Similar effects, albeit weaker, have been observed in longitudinal studies of job satisfaction</w:t>
      </w:r>
      <w:r w:rsidR="0081649E" w:rsidRPr="00057CC1">
        <w:t xml:space="preserve"> </w:t>
      </w:r>
      <w:r w:rsidR="0081649E" w:rsidRPr="00057CC1">
        <w:fldChar w:fldCharType="begin"/>
      </w:r>
      <w:r w:rsidR="00771E9B">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771E9B">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771E9B">
        <w:instrText xml:space="preserve"> ADDIN ZOTERO_ITEM CSL_CITATION {"citationID":"aKULEgq3","properties":{"formattedCitation":"(Turner-Zwinkels &amp; Brandt, 2022)","plainCitation":"(Turner-Zwinkels &amp; Brandt, 2022)","noteIndex":0},"citationItems":[{"id":"AoIcSA2G/RnAtxRXL","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EF70A6" w:rsidRPr="00EF70A6">
        <w:t>Given the absence of panel data on subjective inequality—</w:t>
      </w:r>
      <w:r w:rsidR="00EF70A6">
        <w:t>and cumulating with H2</w:t>
      </w:r>
      <w:r w:rsidR="00EF70A6" w:rsidRPr="00EF70A6">
        <w:t>—this study simulates manipulations targeting each node to test whether:</w:t>
      </w:r>
      <w:r w:rsidR="002F67E5" w:rsidRPr="00753F1A">
        <w:rPr>
          <w:sz w:val="24"/>
          <w:szCs w:val="24"/>
        </w:rPr>
        <w:t xml:space="preserve">  </w:t>
      </w:r>
    </w:p>
    <w:p w14:paraId="556B4079" w14:textId="17270AC3"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r w:rsidR="0092375E">
        <w:rPr>
          <w:i/>
          <w:iCs/>
        </w:rPr>
        <w:t xml:space="preserve"> </w:t>
      </w:r>
      <w:r w:rsidR="0092375E" w:rsidRPr="00334B2F">
        <w:rPr>
          <w:i/>
          <w:iCs/>
          <w:highlight w:val="yellow"/>
        </w:rPr>
        <w:t>in the inequality</w:t>
      </w:r>
      <w:r w:rsidR="00690C4F">
        <w:rPr>
          <w:i/>
          <w:iCs/>
          <w:highlight w:val="yellow"/>
        </w:rPr>
        <w:t xml:space="preserve"> belief system</w:t>
      </w:r>
      <w:r w:rsidR="0092375E" w:rsidRPr="00334B2F">
        <w:rPr>
          <w:i/>
          <w:iCs/>
          <w:highlight w:val="yellow"/>
        </w:rPr>
        <w:t>.</w:t>
      </w:r>
    </w:p>
    <w:p w14:paraId="2F5890A1" w14:textId="42812C91" w:rsidR="007E7B00" w:rsidRPr="00753F1A" w:rsidRDefault="00CF178C" w:rsidP="006E7D90">
      <w:pPr>
        <w:pStyle w:val="Titolo2"/>
      </w:pPr>
      <w:r w:rsidRPr="00753F1A">
        <w:t>3. Method</w:t>
      </w:r>
      <w:r w:rsidR="00DF6730">
        <w:t>s</w:t>
      </w:r>
    </w:p>
    <w:p w14:paraId="2D484DCF" w14:textId="60E0E907" w:rsidR="00CF178C" w:rsidRPr="00753F1A" w:rsidRDefault="00CF178C" w:rsidP="001E7009">
      <w:pPr>
        <w:pStyle w:val="Titolo3"/>
      </w:pPr>
      <w:r w:rsidRPr="00753F1A">
        <w:t>3.1 Data and variables</w:t>
      </w:r>
    </w:p>
    <w:p w14:paraId="66679469" w14:textId="79F12F5D" w:rsidR="007E7B00" w:rsidRPr="00753F1A" w:rsidRDefault="008E3E53" w:rsidP="00A6659E">
      <w:r>
        <w:lastRenderedPageBreak/>
        <w:t>We use t</w:t>
      </w:r>
      <w:r w:rsidR="006E7D90" w:rsidRPr="00753F1A">
        <w:t>he ISSP 2019</w:t>
      </w:r>
      <w:r w:rsidR="00334B2F">
        <w:t>—</w:t>
      </w:r>
      <w:r w:rsidR="006E7D90" w:rsidRPr="00753F1A">
        <w:t xml:space="preserve">Social Inequality V module </w:t>
      </w:r>
      <w:r w:rsidR="009F5C9A" w:rsidRPr="00753F1A">
        <w:fldChar w:fldCharType="begin"/>
      </w:r>
      <w:r w:rsidR="00771E9B">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t>, which</w:t>
      </w:r>
      <w:r w:rsidR="006E7D90" w:rsidRPr="00753F1A">
        <w:t xml:space="preserve"> includes </w:t>
      </w:r>
      <w:r w:rsidR="00544CDC" w:rsidRPr="00753F1A">
        <w:t>several indicators of subjective inequality</w:t>
      </w:r>
      <w:r>
        <w:t>.</w:t>
      </w:r>
      <w:r w:rsidR="00D01E70" w:rsidRPr="00753F1A">
        <w:t xml:space="preserve"> </w:t>
      </w:r>
      <w:r w:rsidR="00F0607A">
        <w:t>We analyze</w:t>
      </w:r>
      <w:r w:rsidR="006E7D90" w:rsidRPr="00753F1A">
        <w:t xml:space="preserve"> U.S. data,</w:t>
      </w:r>
      <w:r>
        <w:t xml:space="preserve"> </w:t>
      </w:r>
      <w:r w:rsidR="009F5C9A" w:rsidRPr="00753F1A">
        <w:t xml:space="preserve">collected with a multistage probabilistic design and Computer Assisted Web Interface methodology. </w:t>
      </w:r>
      <w:r w:rsidR="00B748E4" w:rsidRPr="00753F1A">
        <w:t>The</w:t>
      </w:r>
      <w:r w:rsidR="006E7D90" w:rsidRPr="00753F1A">
        <w:t xml:space="preserve"> </w:t>
      </w:r>
      <w:r w:rsidR="009F5C9A" w:rsidRPr="00753F1A">
        <w:t xml:space="preserve">sample </w:t>
      </w:r>
      <w:r w:rsidR="00B748E4" w:rsidRPr="00753F1A">
        <w:t xml:space="preserve">is representative </w:t>
      </w:r>
      <w:r w:rsidR="006E7D90" w:rsidRPr="00753F1A">
        <w:t xml:space="preserve">of the population aged 18 years or older. </w:t>
      </w:r>
      <w:r w:rsidR="00B748E4" w:rsidRPr="00753F1A">
        <w:t>The original dataset includes</w:t>
      </w:r>
      <w:r w:rsidR="006E7D90" w:rsidRPr="00753F1A">
        <w:t xml:space="preserve"> 1</w:t>
      </w:r>
      <w:r w:rsidR="00535CCE">
        <w:t>,</w:t>
      </w:r>
      <w:r w:rsidR="006E7D90" w:rsidRPr="00753F1A">
        <w:t xml:space="preserve">852 individuals. </w:t>
      </w:r>
      <w:r w:rsidRPr="00753F1A">
        <w:t xml:space="preserve">Table 1 shows the </w:t>
      </w:r>
      <w:r>
        <w:t xml:space="preserve">22 </w:t>
      </w:r>
      <w:r w:rsidRPr="00753F1A">
        <w:t>selected variables and their corresponding ISSP question</w:t>
      </w:r>
      <w:r>
        <w:t>s</w:t>
      </w:r>
      <w:r w:rsidRPr="00753F1A">
        <w:t xml:space="preserve">. High scores indicate </w:t>
      </w:r>
      <w:r w:rsidRPr="00334B2F">
        <w:t>high</w:t>
      </w:r>
      <w:r w:rsidRPr="00753F1A">
        <w:t xml:space="preserve"> perceptions of inequalities, egalitarian beliefs, and judgments of unfairness about existing levels of social disparities. All variables are measured on a 1 to 5 scale, with the exceptions of </w:t>
      </w:r>
      <w:r w:rsidRPr="00FC2B01">
        <w:rPr>
          <w:i/>
          <w:iCs/>
          <w:highlight w:val="green"/>
        </w:rPr>
        <w:t>Judgment of unfair distribution</w:t>
      </w:r>
      <w:r w:rsidRPr="00753F1A">
        <w:rPr>
          <w:rStyle w:val="Rimandonotaapidipagina"/>
          <w:i/>
          <w:iCs/>
        </w:rPr>
        <w:footnoteReference w:id="1"/>
      </w:r>
      <w:r w:rsidRPr="00753F1A">
        <w:t xml:space="preserve"> (1-4) and </w:t>
      </w:r>
      <w:r w:rsidRPr="008E3E53">
        <w:rPr>
          <w:i/>
          <w:iCs/>
          <w:highlight w:val="green"/>
        </w:rPr>
        <w:t>Anger towards inequality</w:t>
      </w:r>
      <w:r w:rsidRPr="00753F1A">
        <w:t xml:space="preserve"> (0-10). Listwise deletion reduces the sample to 1,188 individuals</w:t>
      </w:r>
      <w:r>
        <w:rPr>
          <w:rStyle w:val="Rimandonotaapidipagina"/>
        </w:rPr>
        <w:footnoteReference w:id="2"/>
      </w:r>
      <w:r w:rsidR="006E7D90" w:rsidRPr="00753F1A">
        <w:t xml:space="preserve">. </w:t>
      </w:r>
    </w:p>
    <w:p w14:paraId="16A52974" w14:textId="5D8255AE" w:rsidR="00CF178C" w:rsidRDefault="007B0AAE" w:rsidP="00581F9E">
      <w:pPr>
        <w:ind w:firstLine="720"/>
      </w:pPr>
      <w:r w:rsidRPr="00FC2B01">
        <w:t xml:space="preserve">To cumulate with past research,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771E9B">
        <w:instrText xml:space="preserve"> ADDIN ZOTERO_ITEM CSL_CITATION {"citationID":"ZmRx6Xv3","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w:t>
      </w:r>
      <w:r w:rsidR="008E3E53">
        <w:rPr>
          <w:noProof/>
        </w:rPr>
        <w:t xml:space="preserve">see </w:t>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report their </w:t>
      </w:r>
      <w:r w:rsidR="00A6659E" w:rsidRPr="00FC2B01">
        <w:rPr>
          <w:i/>
          <w:iCs/>
          <w:highlight w:val="green"/>
        </w:rPr>
        <w:t>Perception of large income inequality</w:t>
      </w:r>
      <w:r w:rsidR="00485F20" w:rsidRPr="00753F1A">
        <w:t xml:space="preserve"> and </w:t>
      </w:r>
      <w:r w:rsidR="00FC2B01">
        <w:t xml:space="preserve">their </w:t>
      </w:r>
      <w:r w:rsidR="00A6659E" w:rsidRPr="00FC2B01">
        <w:rPr>
          <w:i/>
          <w:iCs/>
          <w:highlight w:val="green"/>
        </w:rPr>
        <w:t>Perception of tax regressivity</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256EDB">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753F1A">
        <w:fldChar w:fldCharType="separate"/>
      </w:r>
      <w:r w:rsidR="00256EDB" w:rsidRPr="00256EDB">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A6659E" w:rsidRPr="00FD2FB8">
        <w:rPr>
          <w:i/>
          <w:iCs/>
          <w:highlight w:val="green"/>
        </w:rPr>
        <w:t>Importance of wealthy family</w:t>
      </w:r>
      <w:r w:rsidR="00FC2B01" w:rsidRPr="00FD2FB8">
        <w:rPr>
          <w:i/>
          <w:iCs/>
          <w:highlight w:val="green"/>
        </w:rPr>
        <w:t xml:space="preserve">, parental education, own education, hard work, knowing the right people, political connections, giving bribes, </w:t>
      </w:r>
      <w:r w:rsidR="008E3E53">
        <w:rPr>
          <w:i/>
          <w:iCs/>
          <w:highlight w:val="green"/>
        </w:rPr>
        <w:t xml:space="preserve">personal </w:t>
      </w:r>
      <w:r w:rsidR="00FC2B01" w:rsidRPr="00FD2FB8">
        <w:rPr>
          <w:i/>
          <w:iCs/>
          <w:highlight w:val="green"/>
        </w:rPr>
        <w:t xml:space="preserve">race, religion, </w:t>
      </w:r>
      <w:r w:rsidR="00FC2B01" w:rsidRPr="00FD2FB8">
        <w:rPr>
          <w:highlight w:val="green"/>
        </w:rPr>
        <w:t xml:space="preserve">and </w:t>
      </w:r>
      <w:r w:rsidR="006C2345" w:rsidRPr="00FD2FB8">
        <w:rPr>
          <w:i/>
          <w:iCs/>
          <w:highlight w:val="green"/>
        </w:rPr>
        <w:t>sex</w:t>
      </w:r>
      <w:r w:rsidR="00D42117" w:rsidRPr="00753F1A">
        <w:t>)</w:t>
      </w:r>
      <w:r w:rsidR="00485F20" w:rsidRPr="00753F1A">
        <w:t xml:space="preserve">. </w:t>
      </w:r>
      <w:r w:rsidR="00D42117" w:rsidRPr="00753F1A">
        <w:t xml:space="preserve">Belief items ask respondents to express normative judgments on how they would desire society to be organized. The questionnaire included the </w:t>
      </w:r>
      <w:r w:rsidR="00A6659E" w:rsidRPr="00FD2FB8">
        <w:rPr>
          <w:i/>
          <w:iCs/>
          <w:highlight w:val="green"/>
        </w:rPr>
        <w:t>Belief in progressive taxation</w:t>
      </w:r>
      <w:r w:rsidR="00D42117" w:rsidRPr="00FD2FB8">
        <w:rPr>
          <w:highlight w:val="green"/>
        </w:rPr>
        <w:t xml:space="preserve">, </w:t>
      </w:r>
      <w:r w:rsidR="006C2345" w:rsidRPr="00FD2FB8">
        <w:rPr>
          <w:i/>
          <w:iCs/>
          <w:highlight w:val="green"/>
        </w:rPr>
        <w:t>public redistribution</w:t>
      </w:r>
      <w:r w:rsidR="00D42117" w:rsidRPr="00FD2FB8">
        <w:rPr>
          <w:i/>
          <w:iCs/>
          <w:highlight w:val="green"/>
        </w:rPr>
        <w:t>,</w:t>
      </w:r>
      <w:r w:rsidR="00FD2FB8" w:rsidRPr="00FD2FB8">
        <w:rPr>
          <w:i/>
          <w:iCs/>
          <w:highlight w:val="green"/>
        </w:rPr>
        <w:t xml:space="preserve"> </w:t>
      </w:r>
      <w:r w:rsidR="00FD2FB8" w:rsidRPr="00FD2FB8">
        <w:rPr>
          <w:highlight w:val="green"/>
        </w:rPr>
        <w:t xml:space="preserve">and </w:t>
      </w:r>
      <w:r w:rsidR="006C2345" w:rsidRPr="00FD2FB8">
        <w:rPr>
          <w:i/>
          <w:iCs/>
          <w:highlight w:val="green"/>
        </w:rPr>
        <w:t>market redistribution</w:t>
      </w:r>
      <w:r w:rsidR="00D42117" w:rsidRPr="00753F1A">
        <w:t>. Moreover, one survey battery tap</w:t>
      </w:r>
      <w:r w:rsidR="00D01E70" w:rsidRPr="00753F1A">
        <w:t>s</w:t>
      </w:r>
      <w:r w:rsidR="00D42117" w:rsidRPr="00753F1A">
        <w:t xml:space="preserve"> into beliefs on just pay criteria, asking respondents to </w:t>
      </w:r>
      <w:r w:rsidR="00547EC8" w:rsidRPr="00753F1A">
        <w:t xml:space="preserve">indicate whether they would agree on wages to be regulated based on the responsibility </w:t>
      </w:r>
      <w:r w:rsidR="00547EC8" w:rsidRPr="00753F1A">
        <w:lastRenderedPageBreak/>
        <w:t>associated with the job, or on workers</w:t>
      </w:r>
      <w:r w:rsidR="003B44D6">
        <w:t>’</w:t>
      </w:r>
      <w:r w:rsidR="00547EC8" w:rsidRPr="00753F1A">
        <w:t xml:space="preserve"> training levels, needs, and merits (</w:t>
      </w:r>
      <w:r w:rsidR="006C2345" w:rsidRPr="00FD2FB8">
        <w:rPr>
          <w:i/>
          <w:iCs/>
          <w:highlight w:val="green"/>
        </w:rPr>
        <w:t xml:space="preserve">Pay criteria </w:t>
      </w:r>
      <w:r w:rsidR="008E3E53" w:rsidRPr="00FD2FB8">
        <w:rPr>
          <w:i/>
          <w:iCs/>
          <w:highlight w:val="green"/>
        </w:rPr>
        <w:t xml:space="preserve">responsibility </w:t>
      </w:r>
      <w:r w:rsidR="006C2345" w:rsidRPr="00FD2FB8">
        <w:rPr>
          <w:i/>
          <w:iCs/>
          <w:highlight w:val="green"/>
        </w:rPr>
        <w:t>training</w:t>
      </w:r>
      <w:r w:rsidR="00547EC8" w:rsidRPr="00FD2FB8">
        <w:rPr>
          <w:i/>
          <w:iCs/>
          <w:highlight w:val="green"/>
        </w:rPr>
        <w:t xml:space="preserve">, </w:t>
      </w:r>
      <w:r w:rsidR="006C2345" w:rsidRPr="00FD2FB8">
        <w:rPr>
          <w:i/>
          <w:iCs/>
          <w:highlight w:val="green"/>
        </w:rPr>
        <w:t>need</w:t>
      </w:r>
      <w:r w:rsidR="000E74B5" w:rsidRPr="00FD2FB8">
        <w:rPr>
          <w:i/>
          <w:iCs/>
          <w:highlight w:val="green"/>
        </w:rPr>
        <w:t xml:space="preserve">, </w:t>
      </w:r>
      <w:r w:rsidR="006C2345" w:rsidRPr="00FD2FB8">
        <w:rPr>
          <w:i/>
          <w:iCs/>
          <w:highlight w:val="green"/>
        </w:rPr>
        <w:t>merit</w:t>
      </w:r>
      <w:r w:rsidR="00547EC8" w:rsidRPr="00753F1A">
        <w:t xml:space="preserve">). </w:t>
      </w:r>
      <w:r w:rsidR="00D42117" w:rsidRPr="00753F1A">
        <w:t xml:space="preserve"> </w:t>
      </w:r>
      <w:r w:rsidR="00547EC8" w:rsidRPr="00753F1A">
        <w:t>Finally, respondents judged the fairness of the existing income distribution in the U.S. (</w:t>
      </w:r>
      <w:r w:rsidR="00A6659E" w:rsidRPr="00FD2FB8">
        <w:rPr>
          <w:i/>
          <w:iCs/>
          <w:highlight w:val="green"/>
        </w:rPr>
        <w:t>Judgment of unfair distribution</w:t>
      </w:r>
      <w:r w:rsidR="00547EC8" w:rsidRPr="00753F1A">
        <w:t xml:space="preserve">), the </w:t>
      </w:r>
      <w:r w:rsidR="000E74B5" w:rsidRPr="00753F1A">
        <w:t xml:space="preserve">extent to which </w:t>
      </w:r>
      <w:r w:rsidR="00547EC8" w:rsidRPr="00753F1A">
        <w:t>politic</w:t>
      </w:r>
      <w:r w:rsidR="000E74B5" w:rsidRPr="00753F1A">
        <w:t xml:space="preserve">ians are </w:t>
      </w:r>
      <w:r w:rsidR="00581F9E">
        <w:t>distrusted</w:t>
      </w:r>
      <w:r w:rsidR="000E74B5" w:rsidRPr="00753F1A">
        <w:t xml:space="preserve"> (</w:t>
      </w:r>
      <w:r w:rsidR="00A6659E" w:rsidRPr="00FD2FB8">
        <w:rPr>
          <w:i/>
          <w:iCs/>
          <w:highlight w:val="green"/>
        </w:rPr>
        <w:t>Judgment of political distrust in redistribution</w:t>
      </w:r>
      <w:r w:rsidR="000E74B5" w:rsidRPr="00753F1A">
        <w:t xml:space="preserve">), and </w:t>
      </w:r>
      <w:r w:rsidR="000A4037" w:rsidRPr="000A4037">
        <w:t>unsuccessful</w:t>
      </w:r>
      <w:r w:rsidR="000A4037" w:rsidRPr="000A4037" w:rsidDel="000A4037">
        <w:t xml:space="preserve"> </w:t>
      </w:r>
      <w:r w:rsidR="000E74B5" w:rsidRPr="00753F1A">
        <w:t>(</w:t>
      </w:r>
      <w:r w:rsidR="00A6659E" w:rsidRPr="00FD2FB8">
        <w:rPr>
          <w:i/>
          <w:iCs/>
          <w:highlight w:val="green"/>
        </w:rPr>
        <w:t>Judgment of failure of public redistribution</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FD2FB8" w:rsidRPr="00FD2FB8">
        <w:rPr>
          <w:highlight w:val="green"/>
        </w:rPr>
        <w:t xml:space="preserve">Finally, the </w:t>
      </w:r>
      <w:r w:rsidR="00921385" w:rsidRPr="00921385">
        <w:t>2019</w:t>
      </w:r>
      <w:r w:rsidR="00921385">
        <w:t xml:space="preserve"> </w:t>
      </w:r>
      <w:r w:rsidR="00FD2FB8" w:rsidRPr="00FD2FB8">
        <w:rPr>
          <w:highlight w:val="green"/>
        </w:rPr>
        <w:t xml:space="preserve">ISSP </w:t>
      </w:r>
      <w:r w:rsidR="00921385" w:rsidRPr="00921385">
        <w:t>Social Inequality module</w:t>
      </w:r>
      <w:r w:rsidR="00921385">
        <w:t xml:space="preserve"> </w:t>
      </w:r>
      <w:r w:rsidR="00FD2FB8" w:rsidRPr="00FD2FB8">
        <w:rPr>
          <w:highlight w:val="green"/>
        </w:rPr>
        <w:t>measures</w:t>
      </w:r>
      <w:r w:rsidR="00921385">
        <w:rPr>
          <w:highlight w:val="green"/>
        </w:rPr>
        <w:t>,</w:t>
      </w:r>
      <w:r w:rsidR="00FD2FB8" w:rsidRPr="00FD2FB8">
        <w:rPr>
          <w:highlight w:val="green"/>
        </w:rPr>
        <w:t xml:space="preserve"> </w:t>
      </w:r>
      <w:r w:rsidR="00921385">
        <w:rPr>
          <w:highlight w:val="green"/>
        </w:rPr>
        <w:t xml:space="preserve">for the first time, </w:t>
      </w:r>
      <w:r w:rsidR="00E11F0D">
        <w:rPr>
          <w:highlight w:val="green"/>
        </w:rPr>
        <w:t xml:space="preserve">individuals’ </w:t>
      </w:r>
      <w:r w:rsidR="00FD2FB8" w:rsidRPr="00FD2FB8">
        <w:rPr>
          <w:highlight w:val="green"/>
        </w:rPr>
        <w:t xml:space="preserve">anger </w:t>
      </w:r>
      <w:r w:rsidR="00F85C39">
        <w:rPr>
          <w:highlight w:val="green"/>
        </w:rPr>
        <w:t>towards</w:t>
      </w:r>
      <w:r w:rsidR="00FD2FB8" w:rsidRPr="00FD2FB8">
        <w:rPr>
          <w:highlight w:val="green"/>
        </w:rPr>
        <w:t xml:space="preserve"> inequality</w:t>
      </w:r>
      <w:r w:rsidR="00921385">
        <w:rPr>
          <w:highlight w:val="green"/>
        </w:rPr>
        <w:t xml:space="preserve">. This item is addressed </w:t>
      </w:r>
      <w:r w:rsidR="00FD2FB8" w:rsidRPr="00FD2FB8">
        <w:rPr>
          <w:highlight w:val="green"/>
        </w:rPr>
        <w:t>with the</w:t>
      </w:r>
      <w:r w:rsidR="00921385">
        <w:rPr>
          <w:highlight w:val="green"/>
        </w:rPr>
        <w:t xml:space="preserve"> following</w:t>
      </w:r>
      <w:r w:rsidR="00FD2FB8" w:rsidRPr="00FD2FB8">
        <w:rPr>
          <w:highlight w:val="green"/>
        </w:rPr>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0831DB99" w:rsidR="00381F13" w:rsidRPr="00753F1A" w:rsidRDefault="000E797D" w:rsidP="00E441B3">
      <w:r w:rsidRPr="000E797D">
        <w:t xml:space="preserve">Network estimation follows </w:t>
      </w:r>
      <w:r>
        <w:t>several</w:t>
      </w:r>
      <w:r w:rsidRPr="000E797D">
        <w:t xml:space="preserve"> steps</w:t>
      </w:r>
      <w:r>
        <w:t xml:space="preserve"> </w:t>
      </w:r>
      <w:r w:rsidR="00381F13" w:rsidRPr="00753F1A">
        <w:fldChar w:fldCharType="begin"/>
      </w:r>
      <w:r w:rsidR="00771E9B">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81F13" w:rsidRPr="00753F1A">
        <w:fldChar w:fldCharType="separate"/>
      </w:r>
      <w:r w:rsidR="00381F13" w:rsidRPr="00753F1A">
        <w:rPr>
          <w:noProof/>
        </w:rPr>
        <w:t>(Borsboom et al., 2021)</w:t>
      </w:r>
      <w:r w:rsidR="00381F13" w:rsidRPr="00753F1A">
        <w:fldChar w:fldCharType="end"/>
      </w:r>
      <w:r w:rsidR="00381F13" w:rsidRPr="00753F1A">
        <w:t xml:space="preserve">. </w:t>
      </w:r>
      <w:r w:rsidRPr="000E797D">
        <w:t>Variables are first selected through a literature review to ensure construct validity. Survey data is then analyzed using Graphical Models, which encode conditional dependencies as network edges and independencies as their absence</w:t>
      </w:r>
      <w:r>
        <w:t xml:space="preserve"> </w:t>
      </w:r>
      <w:r w:rsidR="00A41978" w:rsidRPr="00753F1A">
        <w:fldChar w:fldCharType="begin"/>
      </w:r>
      <w:r w:rsidR="00771E9B">
        <w:instrText xml:space="preserve"> ADDIN ZOTERO_ITEM CSL_CITATION {"citationID":"Gzq0308J","properties":{"formattedCitation":"(Lauritzen, 1996)","plainCitation":"(Lauritzen, 1996)","noteIndex":0},"citationItems":[{"id":"AoIcSA2G/bBezjFvl","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AC2EB6" w:rsidRPr="00AC2EB6">
        <w:t xml:space="preserve">The resulting undirected network represents the aggregate structure of </w:t>
      </w:r>
      <w:r w:rsidR="00AC2EB6">
        <w:t xml:space="preserve">the </w:t>
      </w:r>
      <w:r w:rsidR="00AC2EB6" w:rsidRPr="00AC2EB6">
        <w:t>U.S. inequality belief</w:t>
      </w:r>
      <w:r w:rsidR="00AC2EB6">
        <w:t xml:space="preserve"> system</w:t>
      </w:r>
      <w:r w:rsidR="00AC2EB6" w:rsidRPr="00AC2EB6">
        <w:t>. Structural properties are analyzed, and parameter stability is tested using bootstrapping</w:t>
      </w:r>
      <w:r w:rsidR="00AC2EB6">
        <w:t xml:space="preserve"> </w:t>
      </w:r>
      <w:r w:rsidR="00381F13" w:rsidRPr="00753F1A">
        <w:fldChar w:fldCharType="begin"/>
      </w:r>
      <w:r w:rsidR="00771E9B">
        <w:instrText xml:space="preserve"> ADDIN ZOTERO_ITEM CSL_CITATION {"citationID":"SBCSJVo5","properties":{"formattedCitation":"(Efron, 1979)","plainCitation":"(Efron, 1979)","noteIndex":0},"citationItems":[{"id":"AoIcSA2G/5Z09I2Z1","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381F13" w:rsidRPr="00753F1A">
        <w:fldChar w:fldCharType="separate"/>
      </w:r>
      <w:r w:rsidR="00381F13" w:rsidRPr="00753F1A">
        <w:rPr>
          <w:noProof/>
        </w:rPr>
        <w:t>(Efron, 1979)</w:t>
      </w:r>
      <w:r w:rsidR="00381F13" w:rsidRPr="00753F1A">
        <w:fldChar w:fldCharType="end"/>
      </w:r>
      <w:r w:rsidR="00381F13" w:rsidRPr="00753F1A">
        <w:t xml:space="preserve">. </w:t>
      </w:r>
    </w:p>
    <w:p w14:paraId="29D16B38" w14:textId="14CA466F" w:rsidR="00581F9E" w:rsidRDefault="00BF2CA7" w:rsidP="00581F9E">
      <w:pPr>
        <w:ind w:firstLine="720"/>
      </w:pPr>
      <w:r w:rsidRPr="00753F1A">
        <w:t xml:space="preserve">To address H1 and H2, a Mixed Graphical Model (mgm) is estimated </w:t>
      </w:r>
      <w:r w:rsidRPr="00753F1A">
        <w:fldChar w:fldCharType="begin"/>
      </w:r>
      <w:r w:rsidR="00771E9B">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w:t>
      </w:r>
      <w:r w:rsidR="00343044" w:rsidRPr="00753F1A">
        <w:t>Then, each variable is iteratively regressed on every other, while controlling for the remaining nodes</w:t>
      </w:r>
      <w:r w:rsidR="004E1217" w:rsidRPr="00753F1A">
        <w:t xml:space="preserve">. To avoid multicollinearity issues and to </w:t>
      </w:r>
      <w:r w:rsidR="00581F9E">
        <w:t>model</w:t>
      </w:r>
      <w:r w:rsidR="004E1217" w:rsidRPr="00753F1A">
        <w:t xml:space="preserve"> specificity, mgm uses </w:t>
      </w:r>
      <w:r w:rsidR="00E11F0D" w:rsidRPr="00581F9E">
        <w:t>L</w:t>
      </w:r>
      <w:r w:rsidR="001C4507" w:rsidRPr="00581F9E">
        <w:t>1</w:t>
      </w:r>
      <w:r w:rsidR="001C4507" w:rsidRPr="00753F1A">
        <w:t xml:space="preserve">-penalized regression (LASSO) </w:t>
      </w:r>
      <w:r w:rsidR="001C4507" w:rsidRPr="00753F1A">
        <w:fldChar w:fldCharType="begin"/>
      </w:r>
      <w:r w:rsidR="00771E9B">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581F9E">
        <w:t>T</w:t>
      </w:r>
      <w:r w:rsidR="001C4507" w:rsidRPr="00753F1A">
        <w:t xml:space="preserve">he </w:t>
      </w:r>
      <w:r w:rsidR="00581F9E">
        <w:t xml:space="preserve">LASSO </w:t>
      </w:r>
      <w:r w:rsidR="001C4507" w:rsidRPr="00753F1A">
        <w:t xml:space="preserve">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71E9B">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 xml:space="preserve">(Schwarz, </w:t>
      </w:r>
      <w:r w:rsidR="00742DDA" w:rsidRPr="00753F1A">
        <w:rPr>
          <w:noProof/>
        </w:rPr>
        <w:lastRenderedPageBreak/>
        <w:t>1978)</w:t>
      </w:r>
      <w:r w:rsidR="00742DDA" w:rsidRPr="00753F1A">
        <w:fldChar w:fldCharType="end"/>
      </w:r>
      <w:r w:rsidR="00742DDA" w:rsidRPr="00753F1A">
        <w:t xml:space="preserve"> that penalizes with additional intensity nonzero parameters </w:t>
      </w:r>
      <w:r w:rsidR="00B35C2F" w:rsidRPr="00753F1A">
        <w:fldChar w:fldCharType="begin"/>
      </w:r>
      <w:r w:rsidR="00771E9B">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771E9B">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AoIcSA2G/EUtI9EmV","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581F9E">
        <w:t xml:space="preserve">linear </w:t>
      </w:r>
      <w:r w:rsidR="0087018A" w:rsidRPr="00753F1A">
        <w:t xml:space="preserve">regression </w:t>
      </w:r>
      <w:r w:rsidR="004E1217" w:rsidRPr="00753F1A">
        <w:t xml:space="preserve">coefficients </w:t>
      </w:r>
      <w:r w:rsidR="004E1217" w:rsidRPr="00753F1A">
        <w:fldChar w:fldCharType="begin"/>
      </w:r>
      <w:r w:rsidR="00771E9B">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B60E15E" w14:textId="58CEABF3" w:rsidR="00D508EA" w:rsidRDefault="006411DE" w:rsidP="00D508EA">
      <w:pPr>
        <w:ind w:firstLine="720"/>
      </w:pPr>
      <w:r w:rsidRPr="00753F1A">
        <w:t>H1 and H2 are tested</w:t>
      </w:r>
      <w:r w:rsidR="0087018A" w:rsidRPr="00753F1A">
        <w:t xml:space="preserve"> on the mgm network</w:t>
      </w:r>
      <w:r w:rsidR="00852050" w:rsidRPr="00753F1A">
        <w:rPr>
          <w:rStyle w:val="Rimandonotaapidipagina"/>
        </w:rPr>
        <w:footnoteReference w:id="3"/>
      </w:r>
      <w:r w:rsidRPr="00753F1A">
        <w:t xml:space="preserve">. </w:t>
      </w:r>
      <w:r w:rsidR="00581F9E" w:rsidRPr="00581F9E">
        <w:t>The small-worldness of the network, assessed using Telesford et al.</w:t>
      </w:r>
      <w:r w:rsidR="00581F9E">
        <w:t>’</w:t>
      </w:r>
      <w:r w:rsidR="00581F9E" w:rsidRPr="00581F9E">
        <w:t xml:space="preserve">s </w:t>
      </w:r>
      <w:r w:rsidR="00581F9E" w:rsidRPr="00753F1A">
        <w:fldChar w:fldCharType="begin"/>
      </w:r>
      <w:r w:rsidR="00771E9B">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581F9E" w:rsidRPr="00753F1A">
        <w:fldChar w:fldCharType="separate"/>
      </w:r>
      <w:r w:rsidR="00581F9E" w:rsidRPr="00753F1A">
        <w:rPr>
          <w:noProof/>
        </w:rPr>
        <w:t>(2011)</w:t>
      </w:r>
      <w:r w:rsidR="00581F9E" w:rsidRPr="00753F1A">
        <w:fldChar w:fldCharType="end"/>
      </w:r>
      <w:r w:rsidR="00581F9E">
        <w:t xml:space="preserve"> </w:t>
      </w:r>
      <w:r w:rsidR="00581F9E" w:rsidRPr="00581F9E">
        <w:t>test, compares clustering and connectivity with a lattice network of the same size.</w:t>
      </w:r>
      <w:r w:rsidR="00581F9E">
        <w:t xml:space="preserve"> </w:t>
      </w:r>
      <w:r w:rsidR="00581F9E" w:rsidRPr="00581F9E">
        <w:t xml:space="preserve">Clustering measures </w:t>
      </w:r>
      <w:r w:rsidR="00581F9E">
        <w:t xml:space="preserve">the extent to which </w:t>
      </w:r>
      <w:r w:rsidR="00581F9E" w:rsidRPr="00581F9E">
        <w:t>node</w:t>
      </w:r>
      <w:r w:rsidR="00581F9E">
        <w:t>s</w:t>
      </w:r>
      <w:r w:rsidR="00581F9E" w:rsidRPr="00581F9E">
        <w:t xml:space="preserve"> </w:t>
      </w:r>
      <w:r w:rsidR="00581F9E">
        <w:t xml:space="preserve">form </w:t>
      </w:r>
      <w:r w:rsidR="00581F9E" w:rsidRPr="00581F9E">
        <w:t xml:space="preserve">cliques </w:t>
      </w:r>
      <w:r w:rsidR="00581F9E" w:rsidRPr="00753F1A">
        <w:fldChar w:fldCharType="begin"/>
      </w:r>
      <w:r w:rsidR="00771E9B">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581F9E" w:rsidRPr="00753F1A">
        <w:fldChar w:fldCharType="separate"/>
      </w:r>
      <w:r w:rsidR="00581F9E" w:rsidRPr="00753F1A">
        <w:rPr>
          <w:noProof/>
        </w:rPr>
        <w:t>(Watts &amp; Strogatz, 1998)</w:t>
      </w:r>
      <w:r w:rsidR="00581F9E" w:rsidRPr="00753F1A">
        <w:fldChar w:fldCharType="end"/>
      </w:r>
      <w:r w:rsidR="00581F9E" w:rsidRPr="00581F9E">
        <w:t>, and connectivity is evaluated via the Average Shortest Path Length</w:t>
      </w:r>
      <w:r w:rsidR="00581F9E" w:rsidRPr="00753F1A">
        <w:rPr>
          <w:rStyle w:val="Rimandonotaapidipagina"/>
        </w:rPr>
        <w:footnoteReference w:id="4"/>
      </w:r>
      <w:r w:rsidR="00581F9E" w:rsidRPr="00581F9E">
        <w:t xml:space="preserve"> (ASPL). Networks are small-world if their connectivity matches or exceeds a random network and their clustering is higher, producing values between −0.5 and 0.5.</w:t>
      </w:r>
      <w:r w:rsidR="00581F9E">
        <w:t xml:space="preserve"> </w:t>
      </w:r>
      <w:r w:rsidR="00B64BB3" w:rsidRPr="00753F1A">
        <w:t xml:space="preserve">The centrality of network nodes is calculated with the </w:t>
      </w:r>
      <w:r w:rsidR="00581F9E">
        <w:t>S</w:t>
      </w:r>
      <w:r w:rsidR="00B64BB3" w:rsidRPr="00753F1A">
        <w:t>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771E9B">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w:t>
      </w:r>
      <w:r w:rsidR="003F4971">
        <w:t xml:space="preserve"> </w:t>
      </w:r>
      <w:r w:rsidR="00B41D3D" w:rsidRPr="00680C08">
        <w:rPr>
          <w:highlight w:val="green"/>
        </w:rPr>
        <w:t>Strength captures direct, pairwise associations between attitudes, providing a robust measure of each node’s importance within the inequality belief system</w:t>
      </w:r>
      <w:r w:rsidR="00D508EA">
        <w:rPr>
          <w:rStyle w:val="Rimandonotaapidipagina"/>
          <w:highlight w:val="green"/>
        </w:rPr>
        <w:footnoteReference w:id="5"/>
      </w:r>
      <w:r w:rsidR="00B41D3D" w:rsidRPr="00680C08">
        <w:rPr>
          <w:highlight w:val="green"/>
        </w:rPr>
        <w:t xml:space="preserve">. </w:t>
      </w:r>
    </w:p>
    <w:p w14:paraId="60A6CEBA" w14:textId="730AD8B0" w:rsidR="00D508EA" w:rsidRDefault="0087018A" w:rsidP="00D508EA">
      <w:pPr>
        <w:ind w:firstLine="720"/>
      </w:pPr>
      <w:r w:rsidRPr="00753F1A">
        <w:lastRenderedPageBreak/>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771E9B">
        <w:instrText xml:space="preserve"> ADDIN ZOTERO_ITEM CSL_CITATION {"citationID":"ZTogKMXf","properties":{"formattedCitation":"(Borkulo et al., 2022)","plainCitation":"(Borkulo et al., 2022)","noteIndex":0},"citationItems":[{"id":"AoIcSA2G/kCBI5Vfi","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The split-sample strategy is commonly used by scholars employing a network approach to examine the structure of socio-political attitudes</w:t>
      </w:r>
      <w:r w:rsidR="00D508EA">
        <w:t>.</w:t>
      </w:r>
      <w:r w:rsidR="00CE1188" w:rsidRPr="00CE1188">
        <w:t xml:space="preserve"> </w:t>
      </w:r>
      <w:r w:rsidR="00593A3C">
        <w:t xml:space="preserve">Yet, </w:t>
      </w:r>
      <w:r w:rsidR="00D508EA">
        <w:t>these procedures are</w:t>
      </w:r>
      <w:r w:rsidR="00C44C21" w:rsidRPr="00753F1A">
        <w:t xml:space="preserv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771E9B">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the pairwise and one for </w:t>
      </w:r>
      <w:r w:rsidR="00D508EA">
        <w:t>the</w:t>
      </w:r>
      <w:r w:rsidR="00020DED" w:rsidRPr="00753F1A">
        <w:t xml:space="preserve"> three-way interaction</w:t>
      </w:r>
      <w:r w:rsidR="00D508EA">
        <w:t>s</w:t>
      </w:r>
      <w:r w:rsidR="00020DED" w:rsidRPr="00753F1A">
        <w:t>.</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328E564A" w14:textId="4B165AF1" w:rsidR="00D508EA" w:rsidRDefault="00E44484" w:rsidP="00D508EA">
      <w:pPr>
        <w:ind w:firstLine="72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6"/>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s. Hence, the mgm reduces to an Ising model</w:t>
      </w:r>
      <w:r w:rsidR="003E49E3" w:rsidRPr="00753F1A">
        <w:t xml:space="preserve"> </w:t>
      </w:r>
      <w:r w:rsidR="00C21D91" w:rsidRPr="00753F1A">
        <w:fldChar w:fldCharType="begin"/>
      </w:r>
      <w:r w:rsidR="00771E9B">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771E9B">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7E0A31BC" w14:textId="32E3B336" w:rsidR="000E797D" w:rsidRDefault="000E797D" w:rsidP="000E797D">
      <w:pPr>
        <w:ind w:firstLine="720"/>
      </w:pPr>
      <w:r w:rsidRPr="000E797D">
        <w:t xml:space="preserve">We evaluate </w:t>
      </w:r>
      <w:r>
        <w:t xml:space="preserve">the robustness of </w:t>
      </w:r>
      <w:r w:rsidRPr="000E797D">
        <w:t xml:space="preserve">edge </w:t>
      </w:r>
      <w:r>
        <w:t xml:space="preserve">weights </w:t>
      </w:r>
      <w:r w:rsidRPr="000E797D">
        <w:t>(Figures 2 and 4, Supplement)</w:t>
      </w:r>
      <w:r>
        <w:t xml:space="preserve"> and of the</w:t>
      </w:r>
      <w:r w:rsidRPr="000E797D">
        <w:t xml:space="preserve"> moderation effects </w:t>
      </w:r>
      <w:r>
        <w:t xml:space="preserve">of anger </w:t>
      </w:r>
      <w:r w:rsidRPr="000E797D">
        <w:t>(Table 2, Supplemental Material)</w:t>
      </w:r>
      <w:r>
        <w:t xml:space="preserve"> </w:t>
      </w:r>
      <w:r w:rsidRPr="000E797D">
        <w:t>with non-parametric bootstrapping</w:t>
      </w:r>
      <w:r w:rsidR="00F4317E" w:rsidRPr="00753F1A">
        <w:t xml:space="preserve"> </w:t>
      </w:r>
      <w:r w:rsidR="00F4317E" w:rsidRPr="00753F1A">
        <w:lastRenderedPageBreak/>
        <w:fldChar w:fldCharType="begin"/>
      </w:r>
      <w:r w:rsidR="00771E9B">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t>,</w:t>
      </w:r>
      <w:r w:rsidR="00F4317E" w:rsidRPr="00753F1A">
        <w:t xml:space="preserve"> </w:t>
      </w:r>
      <w:r w:rsidRPr="000E797D">
        <w:t xml:space="preserve">generating 10,000 resamples </w:t>
      </w:r>
      <w:r>
        <w:t xml:space="preserve">on which we re-estimate networks, </w:t>
      </w:r>
      <w:r w:rsidRPr="000E797D">
        <w:t xml:space="preserve">to estimate 95% confidence intervals. Strength centrality stability is tested with case-dropping bootstraps, yielding the Correlation Stability (CS) coefficient, which should exceed 0.25, preferably 0.50. Bootstrapped difference tests compare edges or </w:t>
      </w:r>
      <w:r>
        <w:t>S</w:t>
      </w:r>
      <w:r w:rsidRPr="000E797D">
        <w:t>trength scores, with non-overlapping intervals indicating significant differences.</w:t>
      </w:r>
    </w:p>
    <w:p w14:paraId="2EB6DD3A" w14:textId="4DDC1A92" w:rsidR="00CE3490" w:rsidRDefault="000E797D" w:rsidP="000E797D">
      <w:pPr>
        <w:ind w:firstLine="720"/>
      </w:pPr>
      <w:r>
        <w:rPr>
          <w:highlight w:val="green"/>
        </w:rPr>
        <w:t>Last</w:t>
      </w:r>
      <w:r w:rsidR="00CE3490" w:rsidRPr="0049581B">
        <w:rPr>
          <w:highlight w:val="green"/>
        </w:rPr>
        <w:t xml:space="preserve">, we </w:t>
      </w:r>
      <w:r>
        <w:rPr>
          <w:highlight w:val="green"/>
        </w:rPr>
        <w:t xml:space="preserve">adopt community detection techniques to investigate how nodes of the inequality belief system cluster together. </w:t>
      </w:r>
      <w:r w:rsidR="00CE3490" w:rsidRPr="0049581B">
        <w:rPr>
          <w:highlight w:val="green"/>
        </w:rPr>
        <w:t xml:space="preserve">To cumulate with the partial-correlation-based Exploratory Graph Analysis </w:t>
      </w:r>
      <w:r w:rsidR="00B9439D">
        <w:rPr>
          <w:highlight w:val="green"/>
        </w:rPr>
        <w:t>(</w:t>
      </w:r>
      <w:r w:rsidR="00CE3490" w:rsidRPr="0049581B">
        <w:rPr>
          <w:highlight w:val="green"/>
        </w:rPr>
        <w:t>EGA</w:t>
      </w:r>
      <w:r w:rsidR="00B9439D">
        <w:rPr>
          <w:highlight w:val="green"/>
        </w:rPr>
        <w:t>)</w:t>
      </w:r>
      <w:r w:rsidR="00CE3490" w:rsidRPr="0049581B">
        <w:rPr>
          <w:highlight w:val="green"/>
        </w:rPr>
        <w:t xml:space="preserve"> technique, we adopt the Walktrap community detection algorithm</w:t>
      </w:r>
      <w:r w:rsidR="0049581B" w:rsidRPr="0049581B">
        <w:rPr>
          <w:highlight w:val="green"/>
        </w:rPr>
        <w:t xml:space="preserve"> </w:t>
      </w:r>
      <w:r w:rsidR="0049581B" w:rsidRPr="0049581B">
        <w:rPr>
          <w:highlight w:val="green"/>
        </w:rPr>
        <w:fldChar w:fldCharType="begin"/>
      </w:r>
      <w:r w:rsidR="00771E9B">
        <w:rPr>
          <w:highlight w:val="green"/>
        </w:rPr>
        <w:instrText xml:space="preserve"> ADDIN ZOTERO_ITEM CSL_CITATION {"citationID":"pj9vVmmK","properties":{"formattedCitation":"(H. F. Golino et al., 2017)","plainCitation":"(H. F. Golino et al., 2017)","dontUpdate":true,"noteIndex":0},"citationItems":[{"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49581B">
        <w:rPr>
          <w:highlight w:val="green"/>
        </w:rPr>
        <w:fldChar w:fldCharType="separate"/>
      </w:r>
      <w:r w:rsidR="0049581B" w:rsidRPr="0049581B">
        <w:rPr>
          <w:highlight w:val="green"/>
        </w:rPr>
        <w:t>(Golino et al., 2017)</w:t>
      </w:r>
      <w:r w:rsidR="0049581B" w:rsidRPr="0049581B">
        <w:rPr>
          <w:highlight w:val="green"/>
        </w:rPr>
        <w:fldChar w:fldCharType="end"/>
      </w:r>
      <w:r w:rsidR="00CE3490" w:rsidRPr="0049581B">
        <w:rPr>
          <w:highlight w:val="green"/>
        </w:rPr>
        <w:t>. EGA has been shown to perform on par with or better than traditional dimensionality assessment methods like factor and parallel analysis</w:t>
      </w:r>
      <w:r>
        <w:rPr>
          <w:rStyle w:val="Rimandonotaapidipagina"/>
          <w:highlight w:val="green"/>
        </w:rPr>
        <w:footnoteReference w:id="7"/>
      </w:r>
      <w:r w:rsidR="0049581B" w:rsidRPr="0049581B">
        <w:rPr>
          <w:highlight w:val="green"/>
        </w:rPr>
        <w:t xml:space="preserve"> </w:t>
      </w:r>
      <w:r w:rsidR="0049581B" w:rsidRPr="0049581B">
        <w:rPr>
          <w:highlight w:val="green"/>
        </w:rPr>
        <w:fldChar w:fldCharType="begin"/>
      </w:r>
      <w:r w:rsidR="00771E9B">
        <w:rPr>
          <w:highlight w:val="green"/>
        </w:rPr>
        <w:instrText xml:space="preserve"> ADDIN ZOTERO_ITEM CSL_CITATION {"citationID":"1lAn77Ya","properties":{"formattedCitation":"(H. Golino et al., 2020)","plainCitation":"(H. Golino et al., 2020)","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49581B">
        <w:rPr>
          <w:highlight w:val="green"/>
        </w:rPr>
        <w:fldChar w:fldCharType="separate"/>
      </w:r>
      <w:r w:rsidR="0049581B" w:rsidRPr="0049581B">
        <w:rPr>
          <w:highlight w:val="green"/>
        </w:rPr>
        <w:t>(Golino et al., 2020)</w:t>
      </w:r>
      <w:r w:rsidR="0049581B" w:rsidRPr="0049581B">
        <w:rPr>
          <w:highlight w:val="green"/>
        </w:rPr>
        <w:fldChar w:fldCharType="end"/>
      </w:r>
      <w:r w:rsidR="00CE3490" w:rsidRPr="0049581B">
        <w:rPr>
          <w:highlight w:val="green"/>
        </w:rPr>
        <w:t xml:space="preserve">. </w:t>
      </w:r>
      <w:r w:rsidR="0049581B" w:rsidRPr="0049581B">
        <w:rPr>
          <w:highlight w:val="green"/>
        </w:rPr>
        <w:t xml:space="preserve">In the </w:t>
      </w:r>
      <w:r w:rsidR="0049581B">
        <w:rPr>
          <w:highlight w:val="green"/>
        </w:rPr>
        <w:t>remainder</w:t>
      </w:r>
      <w:r w:rsidR="0049581B" w:rsidRPr="0049581B">
        <w:rPr>
          <w:highlight w:val="green"/>
        </w:rPr>
        <w:t xml:space="preserve"> of the </w:t>
      </w:r>
      <w:r w:rsidR="00E16C5F">
        <w:rPr>
          <w:highlight w:val="green"/>
        </w:rPr>
        <w:t>Methods s</w:t>
      </w:r>
      <w:r w:rsidR="0049581B" w:rsidRPr="0049581B">
        <w:rPr>
          <w:highlight w:val="green"/>
        </w:rPr>
        <w:t>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29457748" w:rsidR="007E7B00" w:rsidRDefault="00AC2EB6" w:rsidP="007E7B00">
      <w:r w:rsidRPr="00AC2EB6">
        <w:t>H4 is tested through a simulation of network dynamics using Ising’s model</w:t>
      </w:r>
      <w:r>
        <w:t xml:space="preserve"> </w:t>
      </w:r>
      <w:r w:rsidR="00E62E95" w:rsidRPr="00753F1A">
        <w:fldChar w:fldCharType="begin"/>
      </w:r>
      <w:r w:rsidR="00771E9B">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t>,</w:t>
      </w:r>
      <w:r w:rsidR="00791750" w:rsidRPr="00753F1A">
        <w:t xml:space="preserve"> </w:t>
      </w:r>
      <w:r w:rsidRPr="00AC2EB6">
        <w:t xml:space="preserve">where nodes represent endorsement or rejection of survey items (-1 or +1). The temperature parameter, governing system entropy, remains constant across simulations due to its correlation with attitude strength </w:t>
      </w:r>
      <w:r w:rsidR="00791750" w:rsidRPr="00AC2EB6">
        <w:t xml:space="preserve"> </w:t>
      </w:r>
      <w:r w:rsidR="00791750" w:rsidRPr="00AC2EB6">
        <w:fldChar w:fldCharType="begin"/>
      </w:r>
      <w:r w:rsidR="00771E9B">
        <w:instrText xml:space="preserve"> ADDIN ZOTERO_ITEM CSL_CITATION {"citationID":"n06pxvmU","properties":{"formattedCitation":"(Dalege et al., 2018)","plainCitation":"(Dalege et al., 2018)","noteIndex":0},"citationItems":[{"id":"AoIcSA2G/5RKA1RPb","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AC2EB6">
        <w:fldChar w:fldCharType="separate"/>
      </w:r>
      <w:r w:rsidR="00791750" w:rsidRPr="00AC2EB6">
        <w:rPr>
          <w:noProof/>
        </w:rPr>
        <w:t>(Dalege et al., 2018)</w:t>
      </w:r>
      <w:r w:rsidR="00791750" w:rsidRPr="00AC2EB6">
        <w:fldChar w:fldCharType="end"/>
      </w:r>
      <w:r w:rsidR="007E7B00" w:rsidRPr="00AC2EB6">
        <w:t>.</w:t>
      </w:r>
      <w:r w:rsidR="007E7B00" w:rsidRPr="00753F1A">
        <w:t xml:space="preserve"> </w:t>
      </w:r>
      <w:r w:rsidRPr="00AC2EB6">
        <w:t>Two additional parameters, described by the Hamiltonian function, estimate the energy expenditure of the network configuration</w:t>
      </w:r>
      <w:r>
        <w:t>:</w:t>
      </w:r>
      <w:r w:rsidR="007E7B00" w:rsidRPr="00753F1A">
        <w:t xml:space="preserve"> </w:t>
      </w:r>
    </w:p>
    <w:p w14:paraId="3A5CBC5A" w14:textId="76AE03A5" w:rsidR="00AC2EB6" w:rsidRPr="00FF2B76" w:rsidRDefault="00352C28" w:rsidP="00FF2B76">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520DE7E8" w14:textId="77777777" w:rsidR="00AC2EB6" w:rsidRDefault="00AC2EB6" w:rsidP="00AC2EB6">
      <w:pPr>
        <w:ind w:firstLine="720"/>
      </w:pPr>
      <w:r w:rsidRPr="00AC2EB6">
        <w:t>Each network node (Xᵢ to Xⱼ) has a threshold (</w:t>
      </w:r>
      <w:r w:rsidRPr="00AC2EB6">
        <w:rPr>
          <w:rFonts w:ascii="Cambria Math" w:hAnsi="Cambria Math" w:cs="Cambria Math"/>
        </w:rPr>
        <w:t>𝛕</w:t>
      </w:r>
      <w:r w:rsidRPr="00AC2EB6">
        <w:t xml:space="preserve">ᵢ to </w:t>
      </w:r>
      <w:r w:rsidRPr="00AC2EB6">
        <w:rPr>
          <w:rFonts w:ascii="Cambria Math" w:hAnsi="Cambria Math" w:cs="Cambria Math"/>
        </w:rPr>
        <w:t>𝛕</w:t>
      </w:r>
      <w:r w:rsidRPr="00AC2EB6">
        <w:t xml:space="preserve">ⱼ) ranging from -1 to +1, indicating its likelihood of being endorsed (+1) or not (-1). The ω parameter models </w:t>
      </w:r>
      <w:r>
        <w:t xml:space="preserve">the </w:t>
      </w:r>
      <w:r w:rsidRPr="00AC2EB6">
        <w:t xml:space="preserve">strength </w:t>
      </w:r>
      <w:r>
        <w:t>of nodes interactions</w:t>
      </w:r>
      <w:r w:rsidRPr="00AC2EB6">
        <w:t xml:space="preserve">, with positive values for positive </w:t>
      </w:r>
      <w:r>
        <w:t>associations</w:t>
      </w:r>
      <w:r w:rsidRPr="00AC2EB6">
        <w:t xml:space="preserve"> and vice versa. Configurations </w:t>
      </w:r>
      <w:r>
        <w:t xml:space="preserve">of the belief system </w:t>
      </w:r>
      <w:r w:rsidRPr="00AC2EB6">
        <w:t xml:space="preserve">where </w:t>
      </w:r>
      <w:r w:rsidRPr="00AC2EB6">
        <w:lastRenderedPageBreak/>
        <w:t xml:space="preserve">nodes with </w:t>
      </w:r>
      <w:r>
        <w:t>positive</w:t>
      </w:r>
      <w:r w:rsidRPr="00AC2EB6">
        <w:t xml:space="preserve"> thresholds </w:t>
      </w:r>
      <w:r>
        <w:t>are connected</w:t>
      </w:r>
      <w:r w:rsidRPr="00AC2EB6">
        <w:t xml:space="preserve"> </w:t>
      </w:r>
      <w:r>
        <w:t>with positive</w:t>
      </w:r>
      <w:r w:rsidRPr="00AC2EB6">
        <w:t xml:space="preserve"> edges minimize energy expenditure, aligning with the Ising model</w:t>
      </w:r>
      <w:r>
        <w:t>’</w:t>
      </w:r>
      <w:r w:rsidRPr="00AC2EB6">
        <w:t>s principle that attitudes favor low-energy configurations.</w:t>
      </w:r>
    </w:p>
    <w:p w14:paraId="7D97D6B7" w14:textId="3ACAFACC" w:rsidR="00CF178C" w:rsidRPr="00753F1A" w:rsidRDefault="00AC2EB6" w:rsidP="000C36CB">
      <w:pPr>
        <w:ind w:firstLine="720"/>
      </w:pPr>
      <w:r w:rsidRPr="00AC2EB6">
        <w:t xml:space="preserve">The simulation models persuasion attempts targeting one node at a time </w:t>
      </w:r>
      <w:r>
        <w:t xml:space="preserve">and has already been </w:t>
      </w:r>
      <w:r w:rsidRPr="00AC2EB6">
        <w:t xml:space="preserve">applied to socio-political attitudes </w:t>
      </w:r>
      <w:r w:rsidRPr="00753F1A">
        <w:t xml:space="preserve"> </w:t>
      </w:r>
      <w:r w:rsidRPr="00753F1A">
        <w:fldChar w:fldCharType="begin"/>
      </w:r>
      <w:r w:rsidR="00771E9B">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rsidRPr="00AC2EB6">
        <w:t>. Manipulations increase node thresholds (</w:t>
      </w:r>
      <w:r w:rsidRPr="00AC2EB6">
        <w:rPr>
          <w:rFonts w:ascii="Cambria Math" w:hAnsi="Cambria Math" w:cs="Cambria Math"/>
        </w:rPr>
        <w:t>𝛕</w:t>
      </w:r>
      <w:r w:rsidRPr="00AC2EB6">
        <w:t xml:space="preserve">), with the dependent variable being the sum score of </w:t>
      </w:r>
      <w:r>
        <w:t>attitudes towards inequality</w:t>
      </w:r>
      <w:r w:rsidR="000C36CB">
        <w:rPr>
          <w:rStyle w:val="Rimandonotaapidipagina"/>
        </w:rPr>
        <w:footnoteReference w:id="8"/>
      </w:r>
      <w:r w:rsidRPr="00AC2EB6">
        <w:t xml:space="preserve"> before and after each manipulation. H4 is supported if changes in </w:t>
      </w:r>
      <w:r>
        <w:t xml:space="preserve">the </w:t>
      </w:r>
      <w:r w:rsidRPr="00AC2EB6">
        <w:rPr>
          <w:i/>
          <w:iCs/>
        </w:rPr>
        <w:t>perception of large income inequality</w:t>
      </w:r>
      <w:r w:rsidRPr="00AC2EB6">
        <w:t xml:space="preserve"> and </w:t>
      </w:r>
      <w:r w:rsidRPr="00AC2EB6">
        <w:rPr>
          <w:i/>
          <w:iCs/>
        </w:rPr>
        <w:t>belief in public redistribution</w:t>
      </w:r>
      <w:r w:rsidRPr="00AC2EB6">
        <w:t xml:space="preserve"> cause downstream effects, where a node’s state change influences others. The simulation creates 23 samples of 3,000 individuals answering 22 survey items. In the baseline, all nodes have a threshold of -0.1; in </w:t>
      </w:r>
      <w:r>
        <w:t xml:space="preserve">all </w:t>
      </w:r>
      <w:r w:rsidRPr="00AC2EB6">
        <w:t>other samples, one node is set to +1</w:t>
      </w:r>
      <w:r>
        <w:rPr>
          <w:rStyle w:val="Rimandonotaapidipagina"/>
        </w:rPr>
        <w:footnoteReference w:id="9"/>
      </w:r>
      <w:r w:rsidRPr="00AC2EB6">
        <w:t>. Networks are estimated</w:t>
      </w:r>
      <w:r w:rsidR="000C36CB">
        <w:t xml:space="preserve"> after each iteration</w:t>
      </w:r>
      <w:r w:rsidRPr="00AC2EB6">
        <w:t xml:space="preserve">, and sum scores </w:t>
      </w:r>
      <w:r>
        <w:t xml:space="preserve">are </w:t>
      </w:r>
      <w:r w:rsidRPr="00AC2EB6">
        <w:t>compared to assess structur</w:t>
      </w:r>
      <w:r w:rsidR="000C36CB">
        <w:t>al</w:t>
      </w:r>
      <w:r w:rsidRPr="00AC2EB6">
        <w:t xml:space="preserve"> changes.</w:t>
      </w:r>
      <w:r w:rsidR="007E7B00" w:rsidRPr="00753F1A">
        <w:t xml:space="preserve"> </w:t>
      </w:r>
    </w:p>
    <w:p w14:paraId="019B0C21" w14:textId="20D57837" w:rsidR="00CF178C" w:rsidRPr="00753F1A" w:rsidRDefault="00CF178C" w:rsidP="007E7B00">
      <w:pPr>
        <w:pStyle w:val="Titolo2"/>
      </w:pPr>
      <w:r w:rsidRPr="00753F1A">
        <w:t>4. Results</w:t>
      </w:r>
    </w:p>
    <w:p w14:paraId="48CB64BA" w14:textId="1A816413" w:rsidR="001B4CCF" w:rsidRPr="00753F1A" w:rsidRDefault="00246664" w:rsidP="001E7009">
      <w:pPr>
        <w:pStyle w:val="Titolo3"/>
      </w:pPr>
      <w:r w:rsidRPr="00753F1A">
        <w:t xml:space="preserve">4.1 Modelling </w:t>
      </w:r>
      <w:r w:rsidR="002A3252" w:rsidRPr="00753F1A">
        <w:t xml:space="preserve">the network of </w:t>
      </w:r>
      <w:r w:rsidRPr="00753F1A">
        <w:t xml:space="preserve">attitudes </w:t>
      </w:r>
      <w:r w:rsidR="00F85C39">
        <w:t>towards</w:t>
      </w:r>
      <w:r w:rsidRPr="00753F1A">
        <w:t xml:space="preserve"> inequality </w:t>
      </w:r>
    </w:p>
    <w:p w14:paraId="2A631BF7" w14:textId="74FFA338" w:rsidR="000C36CB" w:rsidRDefault="000C36CB" w:rsidP="007E7B00">
      <w:r w:rsidRPr="000C36CB">
        <w:t xml:space="preserve">Table 1 in the Supplemental Material </w:t>
      </w:r>
      <w:r>
        <w:t>shows descriptives of the</w:t>
      </w:r>
      <w:r w:rsidRPr="000C36CB">
        <w:t xml:space="preserve"> 22 attitudes. U.S. citizens widely perceive economic disparities, support egalitarian distribution, and view current inequalities as unfair. They see income inequality as significant, the tax system as regressive, and success as</w:t>
      </w:r>
      <w:r>
        <w:t xml:space="preserve"> mostly</w:t>
      </w:r>
      <w:r w:rsidRPr="000C36CB">
        <w:t xml:space="preserve"> tied to hard work and education. Respondents favor progressive taxation, expect action from corporations and public institutions to reduce income differences, and prioritize merit in wage allocation. They also view political actors as disinterested and ineffective in addressing inequalities.</w:t>
      </w:r>
    </w:p>
    <w:p w14:paraId="63A5094E" w14:textId="29843539" w:rsidR="00E0663C" w:rsidRPr="00753F1A" w:rsidRDefault="00352C28" w:rsidP="00F510BA">
      <w:pPr>
        <w:jc w:val="center"/>
      </w:pPr>
      <w:r>
        <w:rPr>
          <w:b/>
          <w:bCs/>
        </w:rPr>
        <w:lastRenderedPageBreak/>
        <w:t>[FIGURE 1 ABOUT HERE]</w:t>
      </w:r>
    </w:p>
    <w:p w14:paraId="313A100A" w14:textId="1230A225" w:rsidR="00042E60" w:rsidRDefault="000C36CB" w:rsidP="00042E60">
      <w:pPr>
        <w:ind w:firstLine="720"/>
      </w:pPr>
      <w:r w:rsidRPr="000C36CB">
        <w:t xml:space="preserve">Figure 1 illustrates the U.S. </w:t>
      </w:r>
      <w:r>
        <w:t>inequality belief system</w:t>
      </w:r>
      <w:r w:rsidRPr="000C36CB">
        <w:t xml:space="preserve">, with nodes representing </w:t>
      </w:r>
      <w:r>
        <w:t xml:space="preserve">the </w:t>
      </w:r>
      <w:r w:rsidRPr="000C36CB">
        <w:t xml:space="preserve">22 perceptions, beliefs, and judgments, </w:t>
      </w:r>
      <w:r w:rsidR="00042E60">
        <w:t>colored</w:t>
      </w:r>
      <w:r w:rsidRPr="000C36CB">
        <w:t xml:space="preserve"> </w:t>
      </w:r>
      <w:r w:rsidR="00042E60">
        <w:t>according to</w:t>
      </w:r>
      <w:r w:rsidRPr="000C36CB">
        <w:t xml:space="preserve"> community detection results. The network is visualized using a force-directed layout</w:t>
      </w:r>
      <w:r w:rsidR="00042E60">
        <w:t xml:space="preserve"> </w:t>
      </w:r>
      <w:r w:rsidR="00042E60" w:rsidRPr="00DF1675">
        <w:fldChar w:fldCharType="begin"/>
      </w:r>
      <w:r w:rsidR="00771E9B">
        <w:instrText xml:space="preserve"> ADDIN ZOTERO_ITEM CSL_CITATION {"citationID":"x3d1MFmx","properties":{"formattedCitation":"(Fruchterman &amp; Reingold, 1991)","plainCitation":"(Fruchterman &amp; Reingold, 1991)","noteIndex":0},"citationItems":[{"id":"AoIcSA2G/UPgfGESD","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042E60" w:rsidRPr="00DF1675">
        <w:fldChar w:fldCharType="separate"/>
      </w:r>
      <w:r w:rsidR="00042E60" w:rsidRPr="00DF1675">
        <w:rPr>
          <w:noProof/>
        </w:rPr>
        <w:t>(Fruchterman &amp; Reingold, 1991)</w:t>
      </w:r>
      <w:r w:rsidR="00042E60" w:rsidRPr="00DF1675">
        <w:fldChar w:fldCharType="end"/>
      </w:r>
      <w:r w:rsidRPr="000C36CB">
        <w:t>, with edges indicating positive</w:t>
      </w:r>
      <w:r w:rsidR="00042E60">
        <w:t xml:space="preserve"> (blue)</w:t>
      </w:r>
      <w:r w:rsidRPr="000C36CB">
        <w:t xml:space="preserve"> or negative </w:t>
      </w:r>
      <w:r w:rsidR="00042E60">
        <w:t xml:space="preserve">(red) </w:t>
      </w:r>
      <w:r w:rsidRPr="000C36CB">
        <w:t>associations between items. The attitudes form a single, cohesive belief system, showing that U.S. citizens organize their views on inequality, taxation, redistribution, and wages into one mental framework.</w:t>
      </w:r>
    </w:p>
    <w:p w14:paraId="637FCECA" w14:textId="77777777" w:rsidR="00042E60" w:rsidRDefault="00042E60" w:rsidP="00042E60">
      <w:pPr>
        <w:ind w:firstLine="720"/>
      </w:pPr>
      <w:r w:rsidRPr="00042E60">
        <w:t xml:space="preserve">The strongest positive associations in the model link </w:t>
      </w:r>
      <w:r>
        <w:t>explanations based on</w:t>
      </w:r>
      <w:r w:rsidRPr="00042E60">
        <w:t xml:space="preserve"> race and sex, political connections and knowing the right people, and perceptions of income inequality with support for public redistribution. The strongest negative associations in the network are those between </w:t>
      </w:r>
      <w:r>
        <w:t>explanations considering the i</w:t>
      </w:r>
      <w:r w:rsidRPr="00042E60">
        <w:t>mportance of hard work and giving bribes,</w:t>
      </w:r>
      <w:r>
        <w:t xml:space="preserve"> inequality beliefs pointing at</w:t>
      </w:r>
      <w:r w:rsidRPr="00042E60">
        <w:t xml:space="preserve"> the </w:t>
      </w:r>
      <w:r>
        <w:t>i</w:t>
      </w:r>
      <w:r w:rsidRPr="00042E60">
        <w:t xml:space="preserve">mportance of wealthy </w:t>
      </w:r>
      <w:r>
        <w:t>families</w:t>
      </w:r>
      <w:r w:rsidRPr="00042E60">
        <w:t xml:space="preserve"> and hard work</w:t>
      </w:r>
      <w:r>
        <w:t>, and between</w:t>
      </w:r>
      <w:r w:rsidRPr="00042E60">
        <w:t xml:space="preserve"> the </w:t>
      </w:r>
      <w:r>
        <w:t>b</w:t>
      </w:r>
      <w:r w:rsidRPr="00042E60">
        <w:t>elief in public redistribution and responsibility</w:t>
      </w:r>
      <w:r>
        <w:t xml:space="preserve"> as pay criteria.</w:t>
      </w:r>
    </w:p>
    <w:p w14:paraId="4EEAFCB5" w14:textId="65BD74F0" w:rsidR="007A46AD" w:rsidRPr="007A46AD" w:rsidRDefault="007A46AD" w:rsidP="007A46AD">
      <w:pPr>
        <w:ind w:firstLine="720"/>
      </w:pPr>
      <w:r>
        <w:t>N</w:t>
      </w:r>
      <w:r w:rsidRPr="007A46AD">
        <w:t xml:space="preserve">etwork edges </w:t>
      </w:r>
      <w:r>
        <w:t>reveal</w:t>
      </w:r>
      <w:r w:rsidRPr="007A46AD">
        <w:t xml:space="preserve"> two main patterns. First, most associations are positive, reflecting the coherent organization of U.S. citizens</w:t>
      </w:r>
      <w:r>
        <w:t>’</w:t>
      </w:r>
      <w:r w:rsidRPr="007A46AD">
        <w:t xml:space="preserve"> </w:t>
      </w:r>
      <w:r>
        <w:t>high</w:t>
      </w:r>
      <w:r w:rsidRPr="007A46AD">
        <w:t xml:space="preserve"> perceptions, egalitarian beliefs, and severe judgments about inequality. Second, the strongest connections occur between variables within the same conceptual domain. For example, pay criteria such as merit, responsibility, and training are strongly linked, as are the ten explanations of inequality, clustered at the bottom of Figure 1.</w:t>
      </w:r>
      <w:r>
        <w:t xml:space="preserve"> </w:t>
      </w:r>
    </w:p>
    <w:p w14:paraId="27ED86B8" w14:textId="431434A8" w:rsidR="007A46AD" w:rsidRDefault="007A46AD" w:rsidP="007A46AD">
      <w:pPr>
        <w:ind w:firstLine="720"/>
      </w:pPr>
      <w:r w:rsidRPr="007A46AD">
        <w:t xml:space="preserve">Structuralist explanations like religion, race, and sex are more likely to interact with each other than with individualist factors like hard work or education. </w:t>
      </w:r>
      <w:r>
        <w:t xml:space="preserve">Moreover, we also retrieve strong associations between different types of attitudes toward inequality, such as those between the </w:t>
      </w:r>
      <w:r w:rsidRPr="007A46AD">
        <w:t>perception of large income inequality and</w:t>
      </w:r>
      <w:r>
        <w:t xml:space="preserve"> the</w:t>
      </w:r>
      <w:r w:rsidRPr="007A46AD">
        <w:t xml:space="preserve"> belief in public redistribution, or between </w:t>
      </w:r>
      <w:r>
        <w:t xml:space="preserve">the perception of </w:t>
      </w:r>
      <w:r w:rsidRPr="007A46AD">
        <w:t xml:space="preserve">tax regressivity and </w:t>
      </w:r>
      <w:r>
        <w:t>the belief in</w:t>
      </w:r>
      <w:r w:rsidRPr="007A46AD">
        <w:t xml:space="preserve"> progressive taxation. </w:t>
      </w:r>
      <w:r>
        <w:t xml:space="preserve">Moreover, </w:t>
      </w:r>
      <w:r w:rsidRPr="007A46AD">
        <w:t>believing in need as a pay criterion is largely unrelated to endorsing merit or responsibility.</w:t>
      </w:r>
      <w:r>
        <w:t xml:space="preserve"> Therefore</w:t>
      </w:r>
      <w:r w:rsidRPr="007A46AD">
        <w:t>, not all semantically related attitudes strongly correlate</w:t>
      </w:r>
      <w:r>
        <w:t>.</w:t>
      </w:r>
      <w:r w:rsidRPr="007A46AD">
        <w:t xml:space="preserve"> </w:t>
      </w:r>
    </w:p>
    <w:p w14:paraId="0AEABCBB" w14:textId="6E774512" w:rsidR="00853384" w:rsidRDefault="00853384" w:rsidP="007A46AD">
      <w:pPr>
        <w:ind w:firstLine="720"/>
      </w:pPr>
      <w:r w:rsidRPr="00853384">
        <w:lastRenderedPageBreak/>
        <w:t xml:space="preserve">These associations create four distinct network communities, each representing different </w:t>
      </w:r>
      <w:r>
        <w:t>domains of attitudes towards</w:t>
      </w:r>
      <w:r w:rsidRPr="00853384">
        <w:t xml:space="preserve"> </w:t>
      </w:r>
      <w:r w:rsidRPr="0059051C">
        <w:t xml:space="preserve">inequality. The structuralist community (yellow) focuses on societal divisions that contribute to inequality, such as race, religion, and sex. The individualist community (green) centers on factors tied to individual </w:t>
      </w:r>
      <w:r w:rsidR="0059051C">
        <w:t>agency</w:t>
      </w:r>
      <w:r w:rsidRPr="0059051C">
        <w:t>, including hard work, education, and responsibility, merit, and training</w:t>
      </w:r>
      <w:r w:rsidR="0059051C">
        <w:t xml:space="preserve"> as </w:t>
      </w:r>
      <w:r w:rsidR="0059051C" w:rsidRPr="0059051C">
        <w:t>pay criteria</w:t>
      </w:r>
      <w:r w:rsidRPr="0059051C">
        <w:t>. The mixed community (blue) encompasses meso-level explanations rooted in social contexts, such as the importance of knowing the right people, having political connections, or coming from a wealthy family. Lastly, the red community includes</w:t>
      </w:r>
      <w:r w:rsidR="0059051C">
        <w:t xml:space="preserve"> all</w:t>
      </w:r>
      <w:r w:rsidRPr="0059051C">
        <w:t xml:space="preserve"> judgments, perceptions, and beliefs related to both public and private redistribution.</w:t>
      </w:r>
    </w:p>
    <w:p w14:paraId="034ED2F7" w14:textId="020001F6" w:rsidR="008B62ED" w:rsidRDefault="0059051C" w:rsidP="008B62ED">
      <w:pPr>
        <w:ind w:firstLine="720"/>
      </w:pPr>
      <w:r w:rsidRPr="0059051C">
        <w:t>Node predictability measures how much of a variable</w:t>
      </w:r>
      <w:r>
        <w:t>’</w:t>
      </w:r>
      <w:r w:rsidRPr="0059051C">
        <w:t xml:space="preserve">s variance is explained by the network model. Pay criteria show the lowest predictability, suggesting they are less integrated into the network and influenced by factors </w:t>
      </w:r>
      <w:r>
        <w:t>external to</w:t>
      </w:r>
      <w:r w:rsidRPr="0059051C">
        <w:t xml:space="preserve"> the model</w:t>
      </w:r>
      <w:r>
        <w:t xml:space="preserve">. </w:t>
      </w:r>
      <w:r w:rsidRPr="0059051C">
        <w:t xml:space="preserve">In contrast, the </w:t>
      </w:r>
      <w:r>
        <w:t>p</w:t>
      </w:r>
      <w:r w:rsidRPr="0059051C">
        <w:t xml:space="preserve">erception of large income inequality and the </w:t>
      </w:r>
      <w:r>
        <w:t>b</w:t>
      </w:r>
      <w:r w:rsidRPr="0059051C">
        <w:t xml:space="preserve">elief in public redistribution have the highest predictability, indicating that their levels are primarily determined by other variables included in the network model. This supports the validity </w:t>
      </w:r>
      <w:r>
        <w:t>of item</w:t>
      </w:r>
      <w:r w:rsidRPr="0059051C">
        <w:t xml:space="preserve"> selection, as key variables in inequality research are </w:t>
      </w:r>
      <w:r>
        <w:t>well-modeled by</w:t>
      </w:r>
      <w:r w:rsidRPr="0059051C">
        <w:t xml:space="preserve"> the </w:t>
      </w:r>
      <w:r>
        <w:t>inequality belief system.</w:t>
      </w:r>
    </w:p>
    <w:p w14:paraId="2704DA65" w14:textId="78CFFF29" w:rsidR="008B62ED" w:rsidRDefault="008B62ED" w:rsidP="008B62ED">
      <w:pPr>
        <w:ind w:firstLine="720"/>
      </w:pPr>
      <w:r w:rsidRPr="008B62ED">
        <w:t>According to belief system theory, this system is expected to exhibit a small-world structure (H1), balancing individuals’ needs for accuracy and consistency. Structurally, the network shows low density, with only 30.6% of possible edges present. Compared to a random network, it has a higher average shortest path length (ASPL) and lower clustering coefficient, resulting in a small-world score of 0.228, confirming H1.</w:t>
      </w:r>
    </w:p>
    <w:p w14:paraId="74ED5581" w14:textId="24AB9534" w:rsidR="008B62ED" w:rsidRPr="008B62ED" w:rsidRDefault="008B62ED" w:rsidP="008B62ED">
      <w:pPr>
        <w:ind w:firstLine="720"/>
      </w:pPr>
      <w:r>
        <w:t>We also hypothesize that the belief in public redistribution and the p</w:t>
      </w:r>
      <w:r w:rsidRPr="008B62ED">
        <w:t xml:space="preserve">erception of large income inequality </w:t>
      </w:r>
      <w:r>
        <w:t xml:space="preserve">are the most central nodes (H2). Figure 2 shows their high Strength centrality scores, indicating strong and frequent connections with other nodes. These variables consistently rank as the most central in both the full-scale and bootstrapped networks, with the belief in public redistribution slightly more central overall. Notably, centrality stability is high, with results remaining reliable even when 75% of the sample is dropped. Peripheral nodes include the four pay criteria and the belief in market redistribution, showing that high endorsement does not guarantee centrality. For example, while </w:t>
      </w:r>
      <w:r>
        <w:lastRenderedPageBreak/>
        <w:t>the support for market redistribution has a higher average endorsement than public redistribution, the latter is far more central, underscoring its pivotal role in the inequality belief system.</w:t>
      </w:r>
    </w:p>
    <w:p w14:paraId="489D5FDE" w14:textId="22BFC3D7" w:rsidR="001B4CCF" w:rsidRPr="00753F1A" w:rsidRDefault="00352C28" w:rsidP="00391C24">
      <w:pPr>
        <w:jc w:val="center"/>
      </w:pPr>
      <w:r>
        <w:t>[FIGURE 2 ABOUT HERE]</w:t>
      </w:r>
    </w:p>
    <w:p w14:paraId="139B5EA9" w14:textId="0B6FCBF7" w:rsidR="00246664" w:rsidRPr="00753F1A" w:rsidRDefault="00246664" w:rsidP="001E7009">
      <w:pPr>
        <w:pStyle w:val="Titolo3"/>
      </w:pPr>
      <w:r w:rsidRPr="00753F1A">
        <w:t xml:space="preserve">4.2 Estimating structural differences in the network of attitudes </w:t>
      </w:r>
      <w:r w:rsidR="00F85C39">
        <w:t>towards</w:t>
      </w:r>
      <w:r w:rsidRPr="00753F1A">
        <w:t xml:space="preserve"> inequality</w:t>
      </w:r>
    </w:p>
    <w:p w14:paraId="76ABC459" w14:textId="20D0A180" w:rsidR="00976C10" w:rsidRDefault="008B62ED" w:rsidP="007E7B00">
      <w:r w:rsidRPr="008B62ED">
        <w:t>Figure 3 confirms our hypothesis (H3) that anger toward inequality moderates the belief system’s structure. Each panel shows networks estimated at different anger levels, with anger depicted as a separate white node. More than 25 edges are strongly influenced by anger, as detailed in Table 2 of the Supplemental Material, with effects consistently found in over 83% of bootstrapped samples, ensuring robust results.</w:t>
      </w:r>
    </w:p>
    <w:p w14:paraId="52264BB4" w14:textId="32E31164" w:rsidR="002D6F4E" w:rsidRDefault="00352C28" w:rsidP="00391C24">
      <w:pPr>
        <w:jc w:val="center"/>
      </w:pPr>
      <w:r>
        <w:t>[FIGURE 3 ABOUT HERE]</w:t>
      </w:r>
    </w:p>
    <w:p w14:paraId="69453354" w14:textId="1770C04F" w:rsidR="008B62ED" w:rsidRDefault="008B62ED" w:rsidP="009F4A1A">
      <w:r w:rsidRPr="008B62ED">
        <w:t xml:space="preserve">The strongest moderation effect involves the relationship between the </w:t>
      </w:r>
      <w:r>
        <w:t>j</w:t>
      </w:r>
      <w:r w:rsidRPr="008B62ED">
        <w:t>udgment o</w:t>
      </w:r>
      <w:r>
        <w:t>n the</w:t>
      </w:r>
      <w:r w:rsidRPr="008B62ED">
        <w:t xml:space="preserve"> failure of public redistribution and the </w:t>
      </w:r>
      <w:r>
        <w:t>b</w:t>
      </w:r>
      <w:r w:rsidRPr="008B62ED">
        <w:t xml:space="preserve">elief in public redistribution. </w:t>
      </w:r>
      <w:r>
        <w:t xml:space="preserve">The magnitude of this moderation effect equals </w:t>
      </w:r>
      <w:r w:rsidRPr="008B62ED">
        <w:t xml:space="preserve">0.064. </w:t>
      </w:r>
      <w:r>
        <w:t>Indeed, w</w:t>
      </w:r>
      <w:r w:rsidRPr="008B62ED">
        <w:t xml:space="preserve">hen anger </w:t>
      </w:r>
      <w:r>
        <w:t>scores</w:t>
      </w:r>
      <w:r w:rsidRPr="008B62ED">
        <w:t xml:space="preserve"> zero, a unit increase in </w:t>
      </w:r>
      <w:r>
        <w:t>the b</w:t>
      </w:r>
      <w:r w:rsidRPr="008B62ED">
        <w:t xml:space="preserve">elief in public redistribution corresponds to a 0.025-unit increase in </w:t>
      </w:r>
      <w:r w:rsidR="001C621E">
        <w:t>the j</w:t>
      </w:r>
      <w:r w:rsidRPr="008B62ED">
        <w:t xml:space="preserve">udgment of its failure. As anger rises, this relationship strengthens. For example, when anger scores 3 (top-right panel of Figure 3), the relationship increases to 0.217, reaching 0.473 and 0.665 in </w:t>
      </w:r>
      <w:r w:rsidR="001C621E">
        <w:t>the bottom</w:t>
      </w:r>
      <w:r w:rsidRPr="008B62ED">
        <w:t xml:space="preserve"> panels. This moderation shows that anger toward inequality amplifies the link between these variables</w:t>
      </w:r>
      <w:r w:rsidR="001C621E">
        <w:t>.</w:t>
      </w:r>
      <w:r w:rsidRPr="008B62ED">
        <w:t xml:space="preserve"> </w:t>
      </w:r>
      <w:r w:rsidR="001C621E">
        <w:t xml:space="preserve">Therefore, Figure 3 underscores that the associations between distributive attitudes are generally stronger </w:t>
      </w:r>
      <w:r w:rsidR="001C621E" w:rsidRPr="001C621E">
        <w:t>for individuals who are angry towards inequality.</w:t>
      </w:r>
    </w:p>
    <w:p w14:paraId="5669FAD0" w14:textId="7D1B645C" w:rsidR="006D43B6" w:rsidRDefault="006D43B6" w:rsidP="009F4A1A">
      <w:r>
        <w:tab/>
      </w:r>
      <w:r w:rsidRPr="006D43B6">
        <w:t xml:space="preserve">Anger strongly moderates relationships between explanations of inequality. As anger increases, distinctions between individualist, structuralist, and mixed explanations </w:t>
      </w:r>
      <w:r>
        <w:t>become more pronounced</w:t>
      </w:r>
      <w:r w:rsidRPr="006D43B6">
        <w:t xml:space="preserve">. For example, at low anger, perceiving a wealthy family as important weakly predicts considering sex as significant, but this link strengthens significantly at high anger. Similarly, the connection between </w:t>
      </w:r>
      <w:r>
        <w:t xml:space="preserve">perceiving the importance of coming from a </w:t>
      </w:r>
      <w:r w:rsidRPr="006D43B6">
        <w:t xml:space="preserve">wealthy family and political connections grows </w:t>
      </w:r>
      <w:r>
        <w:t>for angry individuals</w:t>
      </w:r>
      <w:r w:rsidRPr="006D43B6">
        <w:t>.</w:t>
      </w:r>
      <w:r>
        <w:t xml:space="preserve"> </w:t>
      </w:r>
      <w:r w:rsidRPr="006D43B6">
        <w:t xml:space="preserve">In contrast, anger sharpens divides between structuralist and individualist </w:t>
      </w:r>
      <w:r>
        <w:t>factors</w:t>
      </w:r>
      <w:r w:rsidRPr="006D43B6">
        <w:t xml:space="preserve">. For example, when anger is low, parental education and race are unconnected, but at high anger, </w:t>
      </w:r>
      <w:r>
        <w:t xml:space="preserve">they are </w:t>
      </w:r>
      <w:r>
        <w:lastRenderedPageBreak/>
        <w:t>strongly and negatively connected.</w:t>
      </w:r>
      <w:r w:rsidRPr="006D43B6">
        <w:t xml:space="preserve"> Similarly, the weak negative association between personal education and giving bribes becomes strongly opposed</w:t>
      </w:r>
      <w:r>
        <w:t>.</w:t>
      </w:r>
    </w:p>
    <w:p w14:paraId="2E1413A4" w14:textId="77777777" w:rsidR="000A0D0C" w:rsidRDefault="006D43B6" w:rsidP="00976C10">
      <w:r>
        <w:tab/>
      </w:r>
      <w:r w:rsidRPr="006D43B6">
        <w:t xml:space="preserve">Anger also alters the role of specific variables, such as the </w:t>
      </w:r>
      <w:r>
        <w:t>i</w:t>
      </w:r>
      <w:r w:rsidRPr="006D43B6">
        <w:t xml:space="preserve">mportance of education and the </w:t>
      </w:r>
      <w:r>
        <w:t>b</w:t>
      </w:r>
      <w:r w:rsidRPr="006D43B6">
        <w:t xml:space="preserve">elief in market redistribution. At low anger, education </w:t>
      </w:r>
      <w:r>
        <w:t xml:space="preserve">is </w:t>
      </w:r>
      <w:r w:rsidRPr="006D43B6">
        <w:t xml:space="preserve">weakly </w:t>
      </w:r>
      <w:r>
        <w:t>as</w:t>
      </w:r>
      <w:r w:rsidRPr="006D43B6">
        <w:t>s</w:t>
      </w:r>
      <w:r>
        <w:t>ociated with the belief in</w:t>
      </w:r>
      <w:r w:rsidRPr="006D43B6">
        <w:t xml:space="preserve"> market redistribution, but this link becomes much stronger at high anger. As a result, the belief in market redistribution, typically peripheral in the network, becomes more central when anger is high, interacting more strongly with other perceptions and beliefs.</w:t>
      </w:r>
    </w:p>
    <w:p w14:paraId="79E8CBE3" w14:textId="77777777" w:rsidR="000A0D0C" w:rsidRDefault="000A0D0C" w:rsidP="000A0D0C">
      <w:r>
        <w:tab/>
        <w:t xml:space="preserve">At low levels of anger (top panels of Figure 3), the inequality belief system mirrors the full sample network (Figure 1), with four distinct network communities. However, as anger increases, the network consolidates into fewer communities, reflecting stronger interactions among distributive attitudes. When individuals experience higher anger (bottom panels of Figure 3), their belief system is structured into three communities, with explanations of inequality merging into a single group. This suggests that heightened anger drives U.S. citizens to see individual, structural, and mixed factors as increasingly interconnected in shaping social inequalities. </w:t>
      </w:r>
    </w:p>
    <w:p w14:paraId="169820C6" w14:textId="5A463913" w:rsidR="00976C10" w:rsidRPr="005141CB" w:rsidRDefault="000A0D0C" w:rsidP="000A0D0C">
      <w:pPr>
        <w:ind w:firstLine="720"/>
      </w:pPr>
      <w:r>
        <w:t>Anger intensifies most of the associations within the network, making attitudes toward inequality more contentious. Indeed, at low anger, the networks show weaker connections and fewer negative associations; for example, mean absolute edge weights are 0.061 and 0.068, with 46 and 59 negative edges when anger scores 0 and 3. At higher anger (scores 7 and 10), mean edge weights increase to 0.101 and 0.127, and negative edges rise to 62 and 63. This intensification means positive associations become stronger, while null or weakly negative relationships turn strongly negative, leading to a more polarized and tightly connected belief system.</w:t>
      </w:r>
      <w:r w:rsidR="009136E3" w:rsidRPr="009136E3">
        <w:t xml:space="preserve"> </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47D55D59" w14:textId="77777777" w:rsidR="00590161" w:rsidRDefault="00590161" w:rsidP="00590161">
      <w:r>
        <w:t>T</w:t>
      </w:r>
      <w:r w:rsidRPr="00590161">
        <w:t xml:space="preserve">o test whether changes in central nodes trigger larger adjustments than peripheral ones, variables were dichotomized, and an Ising simulation was conducted. Table 1 in the Supplemental Material provides descriptives, and Figure 4 shows the resulting network (top) and node strength centrality </w:t>
      </w:r>
      <w:r>
        <w:t>(bottom)</w:t>
      </w:r>
    </w:p>
    <w:p w14:paraId="074D2230" w14:textId="5F6B0ADA" w:rsidR="00352C28" w:rsidRPr="005141CB" w:rsidRDefault="00590161" w:rsidP="00391C24">
      <w:pPr>
        <w:jc w:val="center"/>
      </w:pPr>
      <w:r w:rsidRPr="00590161">
        <w:t xml:space="preserve"> </w:t>
      </w:r>
      <w:r w:rsidR="00352C28" w:rsidRPr="005141CB">
        <w:t>[FIGURE 4 ABOUT HERE]</w:t>
      </w:r>
    </w:p>
    <w:p w14:paraId="484F8433" w14:textId="579610CA" w:rsidR="00590161" w:rsidRDefault="00590161" w:rsidP="00590161">
      <w:pPr>
        <w:ind w:firstLine="720"/>
      </w:pPr>
      <w:r w:rsidRPr="00590161">
        <w:lastRenderedPageBreak/>
        <w:t xml:space="preserve">In Figure 4, edges represent regularized logistic regression coefficients, with the layout replicating Figure 1 for comparability. The Ising network has similar density (0.32) and retains the strongest associations from the full-scale model, such as links between race and sex, tax regressivity and progressive taxation, and large income inequality and public redistribution. Strength scores and communities remain consistent, with </w:t>
      </w:r>
      <w:r>
        <w:t xml:space="preserve">the perception of </w:t>
      </w:r>
      <w:r w:rsidRPr="00590161">
        <w:t xml:space="preserve">large income inequality, </w:t>
      </w:r>
      <w:r>
        <w:t xml:space="preserve">the importance of </w:t>
      </w:r>
      <w:r w:rsidRPr="00590161">
        <w:t xml:space="preserve">race, and </w:t>
      </w:r>
      <w:r>
        <w:t xml:space="preserve">the belief in </w:t>
      </w:r>
      <w:r w:rsidRPr="00590161">
        <w:t xml:space="preserve">public redistribution as the most central nodes, while pay criteria and </w:t>
      </w:r>
      <w:r>
        <w:t xml:space="preserve">the belief in </w:t>
      </w:r>
      <w:r w:rsidRPr="00590161">
        <w:t>market redistribution are the most peripheral.</w:t>
      </w:r>
    </w:p>
    <w:p w14:paraId="43030B73" w14:textId="69457DE2" w:rsidR="00590161" w:rsidRDefault="00590161" w:rsidP="00590161">
      <w:r>
        <w:tab/>
        <w:t>Figure 1 in the Supplemental Material compares standardized centrality scores from the two models, showing minimal variation in rankings. The main exception is the belief in public redistribution, which ranks first in the mgm network but third in the Ising model. In both models, the perception of large income inequality, the importance of race, the belief in public redistribution, and the importance of wealthy families consistently score highest in centrality, with overlapping bootstrapped confidence intervals for most differences. However, the perception of large income inequality and the belief in public redistribution remain more central than all other nodes. Furthermore, the CS coefficient remains high (0.75), and the Ising network is confirmed to have a small-world structure (0.223).</w:t>
      </w:r>
    </w:p>
    <w:p w14:paraId="2B8E77A7" w14:textId="5EC4E7F2" w:rsidR="00C131EE" w:rsidRPr="005141CB" w:rsidRDefault="00352C28" w:rsidP="00EA6C09">
      <w:pPr>
        <w:jc w:val="center"/>
        <w:rPr>
          <w:sz w:val="20"/>
          <w:szCs w:val="20"/>
        </w:rPr>
      </w:pPr>
      <w:r w:rsidRPr="005141CB">
        <w:rPr>
          <w:sz w:val="20"/>
          <w:szCs w:val="20"/>
        </w:rPr>
        <w:t>[FIGURE 5 ABOUT HERE]</w:t>
      </w:r>
    </w:p>
    <w:p w14:paraId="21FBD3C4" w14:textId="53390AF8" w:rsidR="00E12978" w:rsidRDefault="00590161" w:rsidP="00E12978">
      <w:pPr>
        <w:ind w:firstLine="720"/>
      </w:pPr>
      <w:r w:rsidRPr="00590161">
        <w:t xml:space="preserve">H4 predicts that changes in central nodes will produce downstream effects, triggering broader adjustments in the inequality belief system. </w:t>
      </w:r>
      <w:r w:rsidR="00E12978" w:rsidRPr="00E12978">
        <w:t>To test this, we simulate manipulations targeting one node at a time by increasing its threshold—a parameter modeling the predisposition to endorse each attitude—from -0.1 to +1, while keeping the thresholds of other nodes fixed at -0.1. According to the Hamiltonian function, increasing a node's threshold does not guarantee a state change</w:t>
      </w:r>
      <w:r w:rsidR="00E12978">
        <w:t xml:space="preserve"> (i.e., from “not endorsed” to “endorsed”)</w:t>
      </w:r>
      <w:r w:rsidR="00E12978" w:rsidRPr="00E12978">
        <w:t>, as nodes are influenced not only by their predisposition but also by their connections to other nodes (ω parameter)</w:t>
      </w:r>
      <w:r w:rsidR="00E12978">
        <w:t>.</w:t>
      </w:r>
      <w:r w:rsidR="00E12978" w:rsidRPr="00E12978">
        <w:t xml:space="preserve"> </w:t>
      </w:r>
    </w:p>
    <w:p w14:paraId="30696C19" w14:textId="52D1F28F" w:rsidR="00E12978" w:rsidRDefault="00E12978" w:rsidP="00E12978">
      <w:pPr>
        <w:ind w:firstLine="720"/>
      </w:pPr>
      <w:r>
        <w:t xml:space="preserve">Figure 5 presents the results of the simulated manipulations through a forest plot showing the network sum scores after each intervention. When all thresholds are set to a moderately negative value (-0.1), the network sum score is -5.462 (CI = -5.721, -5.203), indicating a moderately negative </w:t>
      </w:r>
      <w:r>
        <w:lastRenderedPageBreak/>
        <w:t>configuration of attitudes. This additive index ranges from -22 (rejection of all items) to 22 (endorsement of all items).</w:t>
      </w:r>
    </w:p>
    <w:p w14:paraId="257B3816" w14:textId="06201123" w:rsidR="00E12978" w:rsidRDefault="00E12978" w:rsidP="00E12978">
      <w:pPr>
        <w:ind w:firstLine="720"/>
      </w:pPr>
      <w:r>
        <w:t>The dashed reference line in Figure 5 distinguishes between successful and unsuccessful manipulations. All dots have confidence intervals to the right of this line, indicating that each manipulation significantly altered the network sum score. A dotted reference line, placed 2 units further to the right, highlights downstream effects. Nodes with confidence intervals beyond this line not only changed their state but also triggered broader adjustments in the network, reflecting downstream effects on the inequality belief system.</w:t>
      </w:r>
    </w:p>
    <w:p w14:paraId="70C82F53" w14:textId="0BECC877" w:rsidR="004431B8" w:rsidRPr="00391C24" w:rsidRDefault="00E12978" w:rsidP="00E12978">
      <w:pPr>
        <w:ind w:firstLine="720"/>
      </w:pPr>
      <w:r>
        <w:t xml:space="preserve">Eight nodes produce changes exceeding two units, confirming and extending H4. These include the perception of large income inequality, the importance of race, coming from a wealthy family, and personal sex, the belief in public redistribution and progressive taxation, the perception of tax regressivity, and the judgment of failure of public redistribution. A comparison between Figure 5 and the centrality table in Figure 4 shows a strong correlation between Strength centrality and the magnitude of sum score changes, as the most central nodes tend to produce the largest downstream effects. Exceptions include the judgment of failure of public redistribution and the importance of sex, which have moderate centrality but still trigger substantial network changes when manipulated. </w:t>
      </w:r>
    </w:p>
    <w:p w14:paraId="64C9460A" w14:textId="4F2832DE" w:rsidR="00246664" w:rsidRPr="00753F1A" w:rsidRDefault="00246664" w:rsidP="00391C24">
      <w:pPr>
        <w:pStyle w:val="Titolo2"/>
      </w:pPr>
      <w:r w:rsidRPr="00753F1A">
        <w:t>5. Discussion</w:t>
      </w:r>
    </w:p>
    <w:p w14:paraId="20484201" w14:textId="4E49B1C9" w:rsidR="00900613" w:rsidRPr="002C17E4" w:rsidRDefault="00D31DD4" w:rsidP="00917272">
      <w:r w:rsidRPr="002C17E4">
        <w:t>A</w:t>
      </w:r>
      <w:r w:rsidR="00917272" w:rsidRPr="002C17E4">
        <w:t xml:space="preserve">ttitudes </w:t>
      </w:r>
      <w:r w:rsidR="00F85C39">
        <w:t>towards</w:t>
      </w:r>
      <w:r w:rsidR="00917272" w:rsidRPr="002C17E4">
        <w:t xml:space="preserve"> inequality </w:t>
      </w:r>
      <w:r w:rsidRPr="002C17E4">
        <w:t>are</w:t>
      </w:r>
      <w:r w:rsidR="00917272" w:rsidRPr="002C17E4">
        <w:t xml:space="preserve"> composed of perceptions, beliefs, and judgments </w:t>
      </w:r>
      <w:r w:rsidR="00917272" w:rsidRPr="002C17E4">
        <w:fldChar w:fldCharType="begin"/>
      </w:r>
      <w:r w:rsidR="00771E9B">
        <w:instrText xml:space="preserve"> ADDIN ZOTERO_ITEM CSL_CITATION {"citationID":"ZEhmjxLa","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917272" w:rsidRPr="002C17E4">
        <w:fldChar w:fldCharType="separate"/>
      </w:r>
      <w:r w:rsidR="00917272" w:rsidRPr="002C17E4">
        <w:rPr>
          <w:noProof/>
        </w:rPr>
        <w:t>(Janmaat, 2013)</w:t>
      </w:r>
      <w:r w:rsidR="00917272" w:rsidRPr="002C17E4">
        <w:fldChar w:fldCharType="end"/>
      </w:r>
      <w:r w:rsidR="00917272" w:rsidRPr="002C17E4">
        <w:t xml:space="preserve">. </w:t>
      </w:r>
      <w:r w:rsidR="00917272" w:rsidRPr="002C17E4">
        <w:rPr>
          <w:highlight w:val="green"/>
        </w:rPr>
        <w:t xml:space="preserve">To </w:t>
      </w:r>
      <w:r w:rsidR="002C17E4" w:rsidRPr="002C17E4">
        <w:rPr>
          <w:highlight w:val="green"/>
        </w:rPr>
        <w:t>validly study this</w:t>
      </w:r>
      <w:r w:rsidR="00917272" w:rsidRPr="002C17E4">
        <w:rPr>
          <w:highlight w:val="green"/>
        </w:rPr>
        <w:t xml:space="preserve"> </w:t>
      </w:r>
      <w:r w:rsidR="002C17E4" w:rsidRPr="002C17E4">
        <w:rPr>
          <w:highlight w:val="green"/>
        </w:rPr>
        <w:t>multifaceted concept</w:t>
      </w:r>
      <w:r w:rsidR="00917272" w:rsidRPr="002C17E4">
        <w:t xml:space="preserve">, </w:t>
      </w:r>
      <w:r w:rsidR="00F53926" w:rsidRPr="002C17E4">
        <w:t>we</w:t>
      </w:r>
      <w:r w:rsidR="00917272" w:rsidRPr="002C17E4">
        <w:t xml:space="preserve"> selected 22 ISSP </w:t>
      </w:r>
      <w:r w:rsidR="00F53926" w:rsidRPr="002C17E4">
        <w:t xml:space="preserve">questions </w:t>
      </w:r>
      <w:r w:rsidR="00917272" w:rsidRPr="002C17E4">
        <w:t xml:space="preserve">surveyed in the United States. Variable selection cumulated with past research adopting a network approach to study public attitudes </w:t>
      </w:r>
      <w:r w:rsidR="00F85C39">
        <w:t>towards</w:t>
      </w:r>
      <w:r w:rsidR="00917272" w:rsidRPr="002C17E4">
        <w:t xml:space="preserve"> </w:t>
      </w:r>
      <w:r w:rsidR="00F53926" w:rsidRPr="002C17E4">
        <w:t>inequality, redistribution, taxation, and wages</w:t>
      </w:r>
      <w:r w:rsidR="00917272" w:rsidRPr="002C17E4">
        <w:t xml:space="preserve"> </w:t>
      </w:r>
      <w:r w:rsidR="00917272" w:rsidRPr="002C17E4">
        <w:fldChar w:fldCharType="begin"/>
      </w:r>
      <w:r w:rsidR="00771E9B">
        <w:instrText xml:space="preserve"> ADDIN ZOTERO_ITEM CSL_CITATION {"citationID":"XbgVWQ31","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17272" w:rsidRPr="002C17E4">
        <w:fldChar w:fldCharType="separate"/>
      </w:r>
      <w:r w:rsidR="00917272" w:rsidRPr="002C17E4">
        <w:rPr>
          <w:noProof/>
        </w:rPr>
        <w:t>(</w:t>
      </w:r>
      <w:r w:rsidR="0083621A">
        <w:rPr>
          <w:noProof/>
        </w:rPr>
        <w:t xml:space="preserve">see </w:t>
      </w:r>
      <w:r w:rsidR="00917272" w:rsidRPr="002C17E4">
        <w:rPr>
          <w:noProof/>
        </w:rPr>
        <w:t>Franetovic &amp; Bertero, 2023)</w:t>
      </w:r>
      <w:r w:rsidR="00917272" w:rsidRPr="002C17E4">
        <w:fldChar w:fldCharType="end"/>
      </w:r>
      <w:r w:rsidR="00917272" w:rsidRPr="002C17E4">
        <w:t xml:space="preserve">. </w:t>
      </w:r>
    </w:p>
    <w:p w14:paraId="1CFEAB7B" w14:textId="5EBCE5E1" w:rsidR="007F6245" w:rsidRPr="002C17E4" w:rsidRDefault="00917272" w:rsidP="00424EEB">
      <w:pPr>
        <w:ind w:firstLine="720"/>
      </w:pPr>
      <w:r w:rsidRPr="002C17E4">
        <w:t xml:space="preserve">The </w:t>
      </w:r>
      <w:r w:rsidR="00900613" w:rsidRPr="002C17E4">
        <w:t xml:space="preserve">structure of attitudes </w:t>
      </w:r>
      <w:r w:rsidR="00F85C39">
        <w:t>towards</w:t>
      </w:r>
      <w:r w:rsidR="00900613" w:rsidRPr="002C17E4">
        <w:t xml:space="preserve"> inequality at the population level was studied through a mgm, which rendered survey items as nodes of </w:t>
      </w:r>
      <w:r w:rsidR="00D31DD4" w:rsidRPr="002C17E4">
        <w:t xml:space="preserve">a </w:t>
      </w:r>
      <w:r w:rsidR="00900613" w:rsidRPr="002C17E4">
        <w:t xml:space="preserve">weighted and signed </w:t>
      </w:r>
      <w:r w:rsidR="00D31DD4" w:rsidRPr="002C17E4">
        <w:t>network.</w:t>
      </w:r>
      <w:r w:rsidR="00900613" w:rsidRPr="002C17E4">
        <w:t xml:space="preserve"> </w:t>
      </w:r>
      <w:r w:rsidR="00D31DD4" w:rsidRPr="002C17E4">
        <w:t>The</w:t>
      </w:r>
      <w:r w:rsidR="00900613" w:rsidRPr="002C17E4">
        <w:t xml:space="preserve"> disparate set of </w:t>
      </w:r>
      <w:r w:rsidR="00D31DD4" w:rsidRPr="002C17E4">
        <w:t>evaluations is</w:t>
      </w:r>
      <w:r w:rsidR="00900613" w:rsidRPr="002C17E4">
        <w:t xml:space="preserve"> organized in a coherent </w:t>
      </w:r>
      <w:r w:rsidR="00D31DD4" w:rsidRPr="002C17E4">
        <w:t>belief system</w:t>
      </w:r>
      <w:r w:rsidR="007F6245" w:rsidRPr="002C17E4">
        <w:t>, as</w:t>
      </w:r>
      <w:r w:rsidR="00900613" w:rsidRPr="002C17E4">
        <w:t xml:space="preserve"> variables tapping different domains and different dimensions </w:t>
      </w:r>
      <w:r w:rsidR="007F6245" w:rsidRPr="002C17E4">
        <w:t xml:space="preserve">are organized into a single network component. </w:t>
      </w:r>
      <w:r w:rsidR="00742A59" w:rsidRPr="002C17E4">
        <w:t xml:space="preserve">Moreover, the network has small-world characteristics. At a theoretical level, this is motivated by the </w:t>
      </w:r>
      <w:r w:rsidR="001E1240" w:rsidRPr="002C17E4">
        <w:t xml:space="preserve">cognitive </w:t>
      </w:r>
      <w:r w:rsidR="00742A59" w:rsidRPr="002C17E4">
        <w:t xml:space="preserve">balance between the need for </w:t>
      </w:r>
      <w:r w:rsidR="00742A59" w:rsidRPr="002C17E4">
        <w:lastRenderedPageBreak/>
        <w:t xml:space="preserve">consistency and the need for accuracy </w:t>
      </w:r>
      <w:r w:rsidR="00742A59" w:rsidRPr="002C17E4">
        <w:fldChar w:fldCharType="begin"/>
      </w:r>
      <w:r w:rsidR="00771E9B">
        <w:instrText xml:space="preserve"> ADDIN ZOTERO_ITEM CSL_CITATION {"citationID":"z5vLFsys","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742A59" w:rsidRPr="002C17E4">
        <w:fldChar w:fldCharType="separate"/>
      </w:r>
      <w:r w:rsidR="001E1240" w:rsidRPr="002C17E4">
        <w:rPr>
          <w:noProof/>
        </w:rPr>
        <w:t>(Dalege et al., 2016)</w:t>
      </w:r>
      <w:r w:rsidR="00742A59" w:rsidRPr="002C17E4">
        <w:fldChar w:fldCharType="end"/>
      </w:r>
      <w:r w:rsidR="00742A59" w:rsidRPr="002C17E4">
        <w:t xml:space="preserve">. </w:t>
      </w:r>
      <w:r w:rsidR="001E1240" w:rsidRPr="002C17E4">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2C17E4">
        <w:t>misaligned</w:t>
      </w:r>
      <w:r w:rsidR="001E1240" w:rsidRPr="002C17E4">
        <w:t xml:space="preserve"> ones in different regions of the network. </w:t>
      </w:r>
    </w:p>
    <w:p w14:paraId="3EBE8015" w14:textId="459EEABD" w:rsidR="008D5550" w:rsidRPr="002C17E4" w:rsidRDefault="007F6245" w:rsidP="00424EEB">
      <w:pPr>
        <w:ind w:firstLine="720"/>
      </w:pPr>
      <w:r w:rsidRPr="002C17E4">
        <w:t xml:space="preserve">Within this network, the strongest associations involve the </w:t>
      </w:r>
      <w:r w:rsidR="00544537" w:rsidRPr="002C17E4">
        <w:t>explanations of inequality</w:t>
      </w:r>
      <w:r w:rsidRPr="002C17E4">
        <w:t xml:space="preserve">, the perception of </w:t>
      </w:r>
      <w:r w:rsidR="002B43B1" w:rsidRPr="002C17E4">
        <w:t xml:space="preserve">large </w:t>
      </w:r>
      <w:r w:rsidRPr="002C17E4">
        <w:t xml:space="preserve">income inequality, and the </w:t>
      </w:r>
      <w:r w:rsidR="008D5550" w:rsidRPr="002C17E4">
        <w:t>belief in public redistribution</w:t>
      </w:r>
      <w:r w:rsidRPr="002C17E4">
        <w:t xml:space="preserve">. </w:t>
      </w:r>
      <w:r w:rsidR="00A678E2" w:rsidRPr="002C17E4">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2C17E4">
        <w:t xml:space="preserve">Although researchers have long </w:t>
      </w:r>
      <w:r w:rsidR="00B93206" w:rsidRPr="002C17E4">
        <w:t xml:space="preserve">distinguished between individualist and structuralist </w:t>
      </w:r>
      <w:r w:rsidR="00544537" w:rsidRPr="002C17E4">
        <w:t>explanations of inequality</w:t>
      </w:r>
      <w:r w:rsidR="00F53926" w:rsidRPr="002C17E4">
        <w:t xml:space="preserve"> (</w:t>
      </w:r>
      <w:r w:rsidR="008D5550" w:rsidRPr="002C17E4">
        <w:t>also referred</w:t>
      </w:r>
      <w:r w:rsidR="00F53926" w:rsidRPr="002C17E4">
        <w:t xml:space="preserve"> </w:t>
      </w:r>
      <w:r w:rsidR="004246FB" w:rsidRPr="002C17E4">
        <w:t xml:space="preserve">to </w:t>
      </w:r>
      <w:r w:rsidR="00F53926" w:rsidRPr="002C17E4">
        <w:t>as “inequality beliefs” or “stratification beliefs”)</w:t>
      </w:r>
      <w:r w:rsidR="00A678E2" w:rsidRPr="002C17E4">
        <w:t xml:space="preserve"> </w:t>
      </w:r>
      <w:r w:rsidRPr="002C17E4">
        <w:fldChar w:fldCharType="begin"/>
      </w:r>
      <w:r w:rsidR="00771E9B">
        <w:instrText xml:space="preserve"> ADDIN ZOTERO_ITEM CSL_CITATION {"citationID":"i5iNkLhO","properties":{"formattedCitation":"(Kluegel &amp; Smith, 1981)","plainCitation":"(Kluegel &amp; Smith, 1981)","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schema":"https://github.com/citation-style-language/schema/raw/master/csl-citation.json"} </w:instrText>
      </w:r>
      <w:r w:rsidRPr="002C17E4">
        <w:fldChar w:fldCharType="separate"/>
      </w:r>
      <w:r w:rsidRPr="002C17E4">
        <w:rPr>
          <w:noProof/>
        </w:rPr>
        <w:t>(Kluegel &amp; Smith, 1981)</w:t>
      </w:r>
      <w:r w:rsidRPr="002C17E4">
        <w:fldChar w:fldCharType="end"/>
      </w:r>
      <w:r w:rsidR="00A678E2" w:rsidRPr="002C17E4">
        <w:t>,</w:t>
      </w:r>
      <w:r w:rsidRPr="002C17E4">
        <w:t xml:space="preserve"> </w:t>
      </w:r>
      <w:r w:rsidR="00A678E2" w:rsidRPr="002C17E4">
        <w:t xml:space="preserve">most of </w:t>
      </w:r>
      <w:r w:rsidRPr="002C17E4">
        <w:t xml:space="preserve">these perceptions correlate positively empirically </w:t>
      </w:r>
      <w:r w:rsidRPr="002C17E4">
        <w:fldChar w:fldCharType="begin"/>
      </w:r>
      <w:r w:rsidR="00256EDB">
        <w:instrText xml:space="preserve"> ADDIN ZOTERO_ITEM CSL_CITATION {"citationID":"9boX5mNV","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Pr="002C17E4">
        <w:fldChar w:fldCharType="separate"/>
      </w:r>
      <w:r w:rsidR="00256EDB" w:rsidRPr="00256EDB">
        <w:t>(Mijs, 2018)</w:t>
      </w:r>
      <w:r w:rsidRPr="002C17E4">
        <w:fldChar w:fldCharType="end"/>
      </w:r>
      <w:r w:rsidRPr="002C17E4">
        <w:t xml:space="preserve">. Consistently, most of the associations between these </w:t>
      </w:r>
      <w:r w:rsidR="00A678E2" w:rsidRPr="002C17E4">
        <w:t xml:space="preserve">two kinds of </w:t>
      </w:r>
      <w:r w:rsidRPr="002C17E4">
        <w:t xml:space="preserve">explanations </w:t>
      </w:r>
      <w:r w:rsidR="00D31DD4" w:rsidRPr="002C17E4">
        <w:t>were positive</w:t>
      </w:r>
      <w:r w:rsidRPr="002C17E4">
        <w:t>.</w:t>
      </w:r>
      <w:r w:rsidR="00A678E2" w:rsidRPr="002C17E4">
        <w:t xml:space="preserve"> The only exception to this pattern regards the belief in the importance of hard work, which </w:t>
      </w:r>
      <w:r w:rsidR="00D31DD4" w:rsidRPr="002C17E4">
        <w:t>contrast</w:t>
      </w:r>
      <w:r w:rsidR="00B93206" w:rsidRPr="002C17E4">
        <w:t>s</w:t>
      </w:r>
      <w:r w:rsidR="00D31DD4" w:rsidRPr="002C17E4">
        <w:t xml:space="preserve"> </w:t>
      </w:r>
      <w:r w:rsidR="00B93206" w:rsidRPr="002C17E4">
        <w:t>with</w:t>
      </w:r>
      <w:r w:rsidR="00A678E2" w:rsidRPr="002C17E4">
        <w:t xml:space="preserve"> considering bribes</w:t>
      </w:r>
      <w:r w:rsidR="00F550F3" w:rsidRPr="002C17E4">
        <w:t xml:space="preserve">, </w:t>
      </w:r>
      <w:r w:rsidR="00A678E2" w:rsidRPr="002C17E4">
        <w:t xml:space="preserve">coming from a wealthy </w:t>
      </w:r>
      <w:r w:rsidR="00A6659E" w:rsidRPr="002C17E4">
        <w:t>Importance of wealthy family</w:t>
      </w:r>
      <w:r w:rsidR="00F550F3" w:rsidRPr="002C17E4">
        <w:t>, and personal sex</w:t>
      </w:r>
      <w:r w:rsidR="00A678E2" w:rsidRPr="002C17E4">
        <w:t xml:space="preserve"> as important. </w:t>
      </w:r>
      <w:r w:rsidR="00D31DD4" w:rsidRPr="002C17E4">
        <w:t>T</w:t>
      </w:r>
      <w:r w:rsidR="00F550F3" w:rsidRPr="002C17E4">
        <w:t xml:space="preserve">his finding is interpretable as a corroboration of American exceptionalism rather than a rejection of the co-occurrence of </w:t>
      </w:r>
      <w:r w:rsidR="00544537" w:rsidRPr="002C17E4">
        <w:t>explanations of inequality</w:t>
      </w:r>
      <w:r w:rsidR="00F550F3" w:rsidRPr="002C17E4">
        <w:t xml:space="preserve">. Indeed, a great deal of attitude research showed the relevance of meritocratic beliefs and </w:t>
      </w:r>
      <w:r w:rsidR="008B28B1" w:rsidRPr="002C17E4">
        <w:t>individualist</w:t>
      </w:r>
      <w:r w:rsidR="00F550F3" w:rsidRPr="002C17E4">
        <w:t xml:space="preserve"> explanations of inequality in the U.S</w:t>
      </w:r>
      <w:r w:rsidR="001A7B6D" w:rsidRPr="002C17E4">
        <w:t>.</w:t>
      </w:r>
      <w:r w:rsidR="00E61F8B" w:rsidRPr="002C17E4">
        <w:fldChar w:fldCharType="begin"/>
      </w:r>
      <w:r w:rsidR="00417A5A">
        <w:instrText xml:space="preserve"> ADDIN ZOTERO_ITEM CSL_CITATION {"citationID":"OzRwyE8d","properties":{"formattedCitation":"(Alesina &amp; Glaeser, 2004; McCall, 2013; Shariff et al., 2016)","plainCitation":"(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00E61F8B" w:rsidRPr="002C17E4">
        <w:fldChar w:fldCharType="separate"/>
      </w:r>
      <w:r w:rsidR="00417A5A" w:rsidRPr="00417A5A">
        <w:t>(Alesina &amp; Glaeser, 2004; McCall, 2013; Shariff et al., 2016)</w:t>
      </w:r>
      <w:r w:rsidR="00E61F8B" w:rsidRPr="002C17E4">
        <w:fldChar w:fldCharType="end"/>
      </w:r>
      <w:r w:rsidR="00F550F3" w:rsidRPr="002C17E4">
        <w:t>. This was also captured in ISSP survey data, where this item is the most endorsed</w:t>
      </w:r>
      <w:r w:rsidR="00F550F3" w:rsidRPr="002C17E4">
        <w:rPr>
          <w:rStyle w:val="Rimandonotaapidipagina"/>
        </w:rPr>
        <w:footnoteReference w:id="10"/>
      </w:r>
      <w:r w:rsidR="00F550F3" w:rsidRPr="002C17E4">
        <w:t xml:space="preserve">. </w:t>
      </w:r>
      <w:r w:rsidR="008D5550" w:rsidRPr="002C17E4">
        <w:t>We</w:t>
      </w:r>
      <w:r w:rsidR="009B4BD1" w:rsidRPr="002C17E4">
        <w:t xml:space="preserve"> integrate th</w:t>
      </w:r>
      <w:r w:rsidR="00334DBA" w:rsidRPr="002C17E4">
        <w:t>ese</w:t>
      </w:r>
      <w:r w:rsidR="009B4BD1" w:rsidRPr="002C17E4">
        <w:t xml:space="preserve"> findings by showing that, co</w:t>
      </w:r>
      <w:r w:rsidR="00334DBA" w:rsidRPr="002C17E4">
        <w:t>mpared</w:t>
      </w:r>
      <w:r w:rsidR="009B4BD1" w:rsidRPr="002C17E4">
        <w:t xml:space="preserve"> to what was observed in other </w:t>
      </w:r>
      <w:r w:rsidR="009B4BD1" w:rsidRPr="002C17E4">
        <w:lastRenderedPageBreak/>
        <w:t>highly</w:t>
      </w:r>
      <w:r w:rsidR="00334DBA" w:rsidRPr="002C17E4">
        <w:t xml:space="preserve"> </w:t>
      </w:r>
      <w:r w:rsidR="004246FB" w:rsidRPr="002C17E4">
        <w:t xml:space="preserve">unequal </w:t>
      </w:r>
      <w:r w:rsidR="001A7B6D" w:rsidRPr="002C17E4">
        <w:t xml:space="preserve">contexts </w:t>
      </w:r>
      <w:r w:rsidR="009B4BD1" w:rsidRPr="002C17E4">
        <w:fldChar w:fldCharType="begin"/>
      </w:r>
      <w:r w:rsidR="00771E9B">
        <w:instrText xml:space="preserve"> ADDIN ZOTERO_ITEM CSL_CITATION {"citationID":"eCOfLqjW","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B4BD1" w:rsidRPr="002C17E4">
        <w:fldChar w:fldCharType="separate"/>
      </w:r>
      <w:r w:rsidR="009B4BD1" w:rsidRPr="002C17E4">
        <w:rPr>
          <w:noProof/>
        </w:rPr>
        <w:t>(Franetovic &amp; Bertero, 2023)</w:t>
      </w:r>
      <w:r w:rsidR="009B4BD1" w:rsidRPr="002C17E4">
        <w:fldChar w:fldCharType="end"/>
      </w:r>
      <w:r w:rsidR="009B4BD1" w:rsidRPr="002C17E4">
        <w:t xml:space="preserve">, the belief in hard work is at least partially at odds with other explanations of inequality in the U.S. </w:t>
      </w:r>
    </w:p>
    <w:p w14:paraId="50B219D8" w14:textId="4BC5ED2C" w:rsidR="008D5550" w:rsidRPr="002C17E4" w:rsidRDefault="009B4BD1" w:rsidP="00424EEB">
      <w:pPr>
        <w:ind w:firstLine="720"/>
      </w:pPr>
      <w:r w:rsidRPr="002C17E4">
        <w:t>Two other nodes have important connections within the network of attitudes. These are the perception of</w:t>
      </w:r>
      <w:r w:rsidR="002B43B1" w:rsidRPr="002C17E4">
        <w:t xml:space="preserve"> large </w:t>
      </w:r>
      <w:r w:rsidRPr="002C17E4">
        <w:t xml:space="preserve">income inequality, and the belief in </w:t>
      </w:r>
      <w:r w:rsidR="008D5550" w:rsidRPr="002C17E4">
        <w:t>public redistribution</w:t>
      </w:r>
      <w:r w:rsidRPr="002C17E4">
        <w:t xml:space="preserve">. These variables are strongly and positively correlated and also interact with the other perceptions, beliefs, and judgments about </w:t>
      </w:r>
      <w:r w:rsidR="00F53926" w:rsidRPr="002C17E4">
        <w:t>inequality, redistribution, taxation, and wages</w:t>
      </w:r>
      <w:r w:rsidRPr="002C17E4">
        <w:t xml:space="preserve">. </w:t>
      </w:r>
      <w:r w:rsidR="008D5550" w:rsidRPr="002C17E4">
        <w:t>Consequently</w:t>
      </w:r>
      <w:r w:rsidRPr="002C17E4">
        <w:t>, these nodes have the highest centrality scores.</w:t>
      </w:r>
      <w:r w:rsidR="008D5550" w:rsidRPr="002C17E4">
        <w:t xml:space="preserve"> </w:t>
      </w:r>
      <w:r w:rsidRPr="002C17E4">
        <w:t xml:space="preserve">This reaffirms the importance that the literature on distributive justice has long attributed to how people perceive income distribution and support public redistribution </w:t>
      </w:r>
      <w:r w:rsidR="00106BEC" w:rsidRPr="002C17E4">
        <w:fldChar w:fldCharType="begin"/>
      </w:r>
      <w:r w:rsidR="00417A5A">
        <w:instrText xml:space="preserve"> ADDIN ZOTERO_ITEM CSL_CITATION {"citationID":"W31ShpaX","properties":{"formattedCitation":"(Alesina et al., 2001; Alesina &amp; Giuliano, 2009; Janmaat, 2013; Kuhn, 2011, 2019; L\\uc0\\u252{}bker, 2004; Shepelak &amp; Alwin, 1986)","plainCitation":"(Alesina et al., 2001; Alesina &amp; Giuliano, 2009; Janmaat, 2013; Kuhn, 2011, 2019; Lübker, 2004; Shepelak &amp; Alwin, 1986)","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id":4812,"uris":["http://zotero.org/groups/5379819/items/LZNG8LSN"],"itemData":{"id":4812,"type":"document","publisher":"National Bureau of Economic Research Cambridge","title":"Preferences for redistribution (No. w14825)","author":[{"family":"Alesina","given":"Alberto"},{"family":"Giuliano","given":"Paola"}],"issued":{"date-parts":[["2009"]]},"citation-key":"alesina2009"}},{"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639,"uris":["http://zotero.org/groups/5379819/items/IB46PLFP"],"itemData":{"id":4639,"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citation-key":"kuhnSubversiveNatureInequality2019"}},{"id":4809,"uris":["http://zotero.org/groups/5379819/items/K52ST99L"],"itemData":{"id":4809,"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id":4687,"uris":["http://zotero.org/groups/5379819/items/AFE76IWQ"],"itemData":{"id":4687,"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ubjective perceptions of distributive justice. We examine </w:instrText>
      </w:r>
      <w:r w:rsidR="00417A5A" w:rsidRPr="00417A5A">
        <w:rPr>
          <w:lang w:val="it-IT"/>
        </w:rPr>
        <w:instrText xml:space="preserve">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citation-key":"shepelakBeliefsInequalityPerceptions1986"}}],"schema":"https://github.com/citation-style-language/schema/raw/master/csl-citation.json"} </w:instrText>
      </w:r>
      <w:r w:rsidR="00106BEC" w:rsidRPr="002C17E4">
        <w:fldChar w:fldCharType="separate"/>
      </w:r>
      <w:r w:rsidR="00417A5A" w:rsidRPr="00417A5A">
        <w:rPr>
          <w:kern w:val="0"/>
          <w:lang w:val="it-IT"/>
        </w:rPr>
        <w:t>(Alesina et al., 2001; Alesina &amp; Giuliano, 2009; Janmaat, 2013; Kuhn, 2011, 2019; Lübker, 2004; Shepelak &amp; Alwin, 1986)</w:t>
      </w:r>
      <w:r w:rsidR="00106BEC" w:rsidRPr="002C17E4">
        <w:fldChar w:fldCharType="end"/>
      </w:r>
      <w:r w:rsidR="00106BEC" w:rsidRPr="00EB2842">
        <w:rPr>
          <w:lang w:val="it-IT"/>
        </w:rPr>
        <w:t>.</w:t>
      </w:r>
      <w:r w:rsidRPr="00EB2842">
        <w:rPr>
          <w:lang w:val="it-IT"/>
        </w:rPr>
        <w:t xml:space="preserve"> </w:t>
      </w:r>
      <w:r w:rsidRPr="002C17E4">
        <w:t xml:space="preserve">Indeed, perceived income inequality was found to be a strong predictor of belief in public redistribution in several contexts </w:t>
      </w:r>
      <w:r w:rsidR="00742A59" w:rsidRPr="002C17E4">
        <w:fldChar w:fldCharType="begin"/>
      </w:r>
      <w:r w:rsidR="00771E9B">
        <w:instrText xml:space="preserve"> ADDIN ZOTERO_ITEM CSL_CITATION {"citationID":"GKUGFval","properties":{"formattedCitation":"(Garc\\uc0\\u237{}a\\uc0\\u8208{}S\\uc0\\u225{}nchez et al., 2020; Trump, 2023)","plainCitation":"(García‐Sánchez et al., 2020; Trump, 2023)","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rPr>
          <w:kern w:val="0"/>
        </w:rPr>
        <w:t>(García‐Sánchez et al., 2020; Trump, 2023)</w:t>
      </w:r>
      <w:r w:rsidR="00742A59" w:rsidRPr="002C17E4">
        <w:fldChar w:fldCharType="end"/>
      </w:r>
      <w:r w:rsidR="00742A59" w:rsidRPr="002C17E4">
        <w:t>.</w:t>
      </w:r>
      <w:r w:rsidRPr="002C17E4">
        <w:t xml:space="preserve"> Furthermore, perceived inequality is even more important than objective inequality in predicting redistributive preferences across contemporary societies</w:t>
      </w:r>
      <w:r w:rsidR="00742A59" w:rsidRPr="002C17E4">
        <w:t xml:space="preserve"> </w:t>
      </w:r>
      <w:r w:rsidR="00742A59" w:rsidRPr="002C17E4">
        <w:fldChar w:fldCharType="begin"/>
      </w:r>
      <w:r w:rsidR="00771E9B">
        <w:instrText xml:space="preserve"> ADDIN ZOTERO_ITEM CSL_CITATION {"citationID":"AGb4xsBg","properties":{"formattedCitation":"(Bussolo et al., 2021; Trump, 2023)","plainCitation":"(Bussolo et al., 2021; Trump, 2023)","noteIndex":0},"citationItems":[{"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t>(Bussolo et al., 2021; Trump, 2023)</w:t>
      </w:r>
      <w:r w:rsidR="00742A59" w:rsidRPr="002C17E4">
        <w:fldChar w:fldCharType="end"/>
      </w:r>
      <w:r w:rsidR="00742A59" w:rsidRPr="002C17E4">
        <w:t>.</w:t>
      </w:r>
    </w:p>
    <w:p w14:paraId="52102C25" w14:textId="33D54F82" w:rsidR="00A13334" w:rsidRPr="002C17E4" w:rsidRDefault="00146707" w:rsidP="00424EEB">
      <w:pPr>
        <w:ind w:firstLine="720"/>
      </w:pPr>
      <w:r w:rsidRPr="002C17E4">
        <w:t xml:space="preserve">The least central nodes in the network were the four pay criteria. The desired principles for the allocation of wages were found to be marginal also in a previous contribution adopting a network approach to study attitudes </w:t>
      </w:r>
      <w:r w:rsidR="00F85C39">
        <w:t>towards</w:t>
      </w:r>
      <w:r w:rsidRPr="002C17E4">
        <w:t xml:space="preserve"> inequality </w:t>
      </w:r>
      <w:r w:rsidRPr="002C17E4">
        <w:fldChar w:fldCharType="begin"/>
      </w:r>
      <w:r w:rsidR="00771E9B">
        <w:instrText xml:space="preserve"> ADDIN ZOTERO_ITEM CSL_CITATION {"citationID":"wFrFFh5G","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2C17E4">
        <w:fldChar w:fldCharType="separate"/>
      </w:r>
      <w:r w:rsidRPr="002C17E4">
        <w:rPr>
          <w:noProof/>
        </w:rPr>
        <w:t>(Franetovic &amp; Bertero, 2023)</w:t>
      </w:r>
      <w:r w:rsidRPr="002C17E4">
        <w:fldChar w:fldCharType="end"/>
      </w:r>
      <w:r w:rsidRPr="002C17E4">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rsidRPr="002C17E4">
        <w:t>’</w:t>
      </w:r>
      <w:r w:rsidRPr="002C17E4">
        <w:t xml:space="preserve"> needs. </w:t>
      </w:r>
      <w:r w:rsidR="00A13334" w:rsidRPr="002C17E4">
        <w:t xml:space="preserve">The criteria rarely interact with other network nodes. The few associations they hold in the network are with </w:t>
      </w:r>
      <w:r w:rsidR="008B28B1" w:rsidRPr="002C17E4">
        <w:t>individualist</w:t>
      </w:r>
      <w:r w:rsidR="00A13334" w:rsidRPr="002C17E4">
        <w:t xml:space="preserve"> explanations of inequality. </w:t>
      </w:r>
    </w:p>
    <w:p w14:paraId="1D3CC913" w14:textId="1DFA4C60" w:rsidR="000E31DB" w:rsidRPr="002C17E4" w:rsidRDefault="00A13334" w:rsidP="00424EEB">
      <w:pPr>
        <w:ind w:firstLine="720"/>
      </w:pPr>
      <w:r w:rsidRPr="002C17E4">
        <w:t xml:space="preserve">The estimation of a network model on full sample data relied on the assumption that attitudes </w:t>
      </w:r>
      <w:r w:rsidR="00F85C39">
        <w:t>towards</w:t>
      </w:r>
      <w:r w:rsidRPr="002C17E4">
        <w:t xml:space="preserve"> inequality are structured in the same way across all population strata. Yet, this assumption is challenged by past research showing that </w:t>
      </w:r>
      <w:r w:rsidR="00AA1FE6" w:rsidRPr="002C17E4">
        <w:t xml:space="preserve">the levels </w:t>
      </w:r>
      <w:r w:rsidR="00D31DD4" w:rsidRPr="002C17E4">
        <w:fldChar w:fldCharType="begin"/>
      </w:r>
      <w:r w:rsidR="00771E9B">
        <w:instrText xml:space="preserve"> ADDIN ZOTERO_ITEM CSL_CITATION {"citationID":"Itz9VhT2","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31DD4" w:rsidRPr="002C17E4">
        <w:fldChar w:fldCharType="separate"/>
      </w:r>
      <w:r w:rsidR="00D31DD4" w:rsidRPr="002C17E4">
        <w:rPr>
          <w:noProof/>
        </w:rPr>
        <w:t>(Bobzien &amp; Kalleitner, 2021; Lindh &amp; McCall, 2020)</w:t>
      </w:r>
      <w:r w:rsidR="00D31DD4" w:rsidRPr="002C17E4">
        <w:fldChar w:fldCharType="end"/>
      </w:r>
      <w:r w:rsidR="00D31DD4" w:rsidRPr="002C17E4">
        <w:t xml:space="preserve"> </w:t>
      </w:r>
      <w:r w:rsidR="00AA1FE6" w:rsidRPr="002C17E4">
        <w:t xml:space="preserve">and the structure </w:t>
      </w:r>
      <w:r w:rsidR="00AA1FE6" w:rsidRPr="002C17E4">
        <w:fldChar w:fldCharType="begin"/>
      </w:r>
      <w:r w:rsidR="00771E9B">
        <w:instrText xml:space="preserve"> ADDIN ZOTERO_ITEM CSL_CITATION {"citationID":"S5e49wrH","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A1FE6" w:rsidRPr="002C17E4">
        <w:fldChar w:fldCharType="separate"/>
      </w:r>
      <w:r w:rsidR="00AA1FE6" w:rsidRPr="002C17E4">
        <w:rPr>
          <w:noProof/>
        </w:rPr>
        <w:t>(Franetovic &amp; Bertero, 2023)</w:t>
      </w:r>
      <w:r w:rsidR="00AA1FE6" w:rsidRPr="002C17E4">
        <w:fldChar w:fldCharType="end"/>
      </w:r>
      <w:r w:rsidR="00AA1FE6" w:rsidRPr="002C17E4">
        <w:t xml:space="preserve"> of attitudes </w:t>
      </w:r>
      <w:r w:rsidR="00F85C39">
        <w:t>towards</w:t>
      </w:r>
      <w:r w:rsidR="00AA1FE6" w:rsidRPr="002C17E4">
        <w:t xml:space="preserve"> inequality vary </w:t>
      </w:r>
      <w:r w:rsidR="008D5550" w:rsidRPr="002C17E4">
        <w:t xml:space="preserve">across </w:t>
      </w:r>
      <w:r w:rsidR="00AA1FE6" w:rsidRPr="002C17E4">
        <w:t xml:space="preserve">the population. In exploring these differences, </w:t>
      </w:r>
      <w:r w:rsidR="00D31DD4" w:rsidRPr="002C17E4">
        <w:t>researchers</w:t>
      </w:r>
      <w:r w:rsidR="00AA1FE6" w:rsidRPr="002C17E4">
        <w:t xml:space="preserve"> focused on the role of socioeconomic variables, </w:t>
      </w:r>
      <w:r w:rsidR="00AA1FE6" w:rsidRPr="002C17E4">
        <w:lastRenderedPageBreak/>
        <w:t xml:space="preserve">studying how individuals of different social </w:t>
      </w:r>
      <w:r w:rsidR="008D5550" w:rsidRPr="002C17E4">
        <w:t xml:space="preserve">positions </w:t>
      </w:r>
      <w:r w:rsidR="00AA1FE6" w:rsidRPr="002C17E4">
        <w:t xml:space="preserve">understand inequality. </w:t>
      </w:r>
      <w:r w:rsidR="008D5550" w:rsidRPr="002C17E4">
        <w:t>We</w:t>
      </w:r>
      <w:r w:rsidR="00AA1FE6" w:rsidRPr="002C17E4">
        <w:t xml:space="preserve"> undertook a complementary approach, by investigating the role that a cognitive variable might have in this process. </w:t>
      </w:r>
      <w:r w:rsidR="00D31DD4" w:rsidRPr="002C17E4">
        <w:t>The</w:t>
      </w:r>
      <w:r w:rsidR="00AA1FE6" w:rsidRPr="002C17E4">
        <w:t xml:space="preserve"> MNM showed that anger strongly moderates </w:t>
      </w:r>
      <w:r w:rsidR="00AF4B3F" w:rsidRPr="002C17E4">
        <w:t>more than 20 edges</w:t>
      </w:r>
      <w:r w:rsidR="00AA1FE6" w:rsidRPr="002C17E4">
        <w:t xml:space="preserve">, hence impacting the structure of this construct. </w:t>
      </w:r>
      <w:r w:rsidR="001909A6" w:rsidRPr="002C17E4">
        <w:t xml:space="preserve">The strongest moderation effects involved the belief in public redistribution and the judgment on its failure. </w:t>
      </w:r>
      <w:r w:rsidR="001A7CC4" w:rsidRPr="002C17E4">
        <w:t xml:space="preserve">This association becomes </w:t>
      </w:r>
      <w:r w:rsidR="00B93206" w:rsidRPr="002C17E4">
        <w:t xml:space="preserve">considerably </w:t>
      </w:r>
      <w:r w:rsidR="001A7CC4" w:rsidRPr="002C17E4">
        <w:t xml:space="preserve">stronger as the anger of U.S. respondents </w:t>
      </w:r>
      <w:r w:rsidR="00B93206" w:rsidRPr="002C17E4">
        <w:t xml:space="preserve">gets </w:t>
      </w:r>
      <w:r w:rsidR="001A7CC4" w:rsidRPr="002C17E4">
        <w:t xml:space="preserve">higher. </w:t>
      </w:r>
      <w:r w:rsidR="00C34D2C" w:rsidRPr="002C17E4">
        <w:t xml:space="preserve">This means that when individuals are particularly upset by existing levels of inequality and think that the government should reduce income differences between individuals, they tend to logically judge more strongly the political efforts made to date to reduce it as unsuccessful. </w:t>
      </w:r>
      <w:r w:rsidR="001909A6" w:rsidRPr="002C17E4">
        <w:t xml:space="preserve">Other important moderation effects regarded the relationships between </w:t>
      </w:r>
      <w:r w:rsidR="00544537" w:rsidRPr="002C17E4">
        <w:t>explanations of inequality</w:t>
      </w:r>
      <w:r w:rsidR="001909A6" w:rsidRPr="002C17E4">
        <w:t xml:space="preserve">. When individuals are content with the level of U.S. inequality, </w:t>
      </w:r>
      <w:r w:rsidR="005B05DA" w:rsidRPr="002C17E4">
        <w:t xml:space="preserve">they tend to endorse individualist and structuralist explanations altogether. This mirrors the </w:t>
      </w:r>
      <w:r w:rsidR="00AF4B3F" w:rsidRPr="002C17E4">
        <w:t>schema</w:t>
      </w:r>
      <w:r w:rsidR="005B05DA" w:rsidRPr="002C17E4">
        <w:t xml:space="preserve"> that was found in the full sample, where most of these variables are positively related. However, increasing levels of anger are associated with greater misalignment of </w:t>
      </w:r>
      <w:r w:rsidR="00544537" w:rsidRPr="002C17E4">
        <w:t>explanations of inequality</w:t>
      </w:r>
      <w:r w:rsidR="005B05DA" w:rsidRPr="002C17E4">
        <w:t xml:space="preserve">. Anger </w:t>
      </w:r>
      <w:r w:rsidR="00F85C39">
        <w:t>towards</w:t>
      </w:r>
      <w:r w:rsidR="005B05DA" w:rsidRPr="002C17E4">
        <w:t xml:space="preserve"> inequality led respondents to perceive a discordance between explanations pointing at the role of parental and individual education, giving bribes, and </w:t>
      </w:r>
      <w:r w:rsidR="00C34D2C" w:rsidRPr="002C17E4">
        <w:t>peoples</w:t>
      </w:r>
      <w:r w:rsidR="003B44D6" w:rsidRPr="002C17E4">
        <w:t>’</w:t>
      </w:r>
      <w:r w:rsidR="00C34D2C" w:rsidRPr="002C17E4">
        <w:t xml:space="preserve"> </w:t>
      </w:r>
      <w:r w:rsidR="005B05DA" w:rsidRPr="002C17E4">
        <w:t xml:space="preserve">race, which became negatively associated </w:t>
      </w:r>
      <w:r w:rsidR="00AF4B3F" w:rsidRPr="002C17E4">
        <w:t>in</w:t>
      </w:r>
      <w:r w:rsidR="005B05DA" w:rsidRPr="002C17E4">
        <w:t xml:space="preserve"> the MNM. Yet, the structuralist and individualist </w:t>
      </w:r>
      <w:r w:rsidR="00544537" w:rsidRPr="002C17E4">
        <w:t>explanations of inequality</w:t>
      </w:r>
      <w:r w:rsidR="005B05DA" w:rsidRPr="002C17E4">
        <w:t xml:space="preserve"> </w:t>
      </w:r>
      <w:r w:rsidR="001E7009" w:rsidRPr="002C17E4">
        <w:t>backed by</w:t>
      </w:r>
      <w:r w:rsidR="005B05DA" w:rsidRPr="002C17E4">
        <w:t xml:space="preserve"> angry individuals are not fully detached, as they still perceive most of these explanations to cooccur in determining personal success. </w:t>
      </w:r>
    </w:p>
    <w:p w14:paraId="7F73A3E9" w14:textId="0B14EA68" w:rsidR="00366E0F" w:rsidRPr="002C17E4" w:rsidRDefault="00366E0F" w:rsidP="00424EEB">
      <w:pPr>
        <w:ind w:firstLine="720"/>
      </w:pPr>
      <w:r w:rsidRPr="002C17E4">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rsidRPr="002C17E4">
        <w:t>, and judgments</w:t>
      </w:r>
      <w:r w:rsidRPr="002C17E4">
        <w:t xml:space="preserve"> are stronger when individuals are angry about inequality. </w:t>
      </w:r>
      <w:r w:rsidR="00B93206" w:rsidRPr="002C17E4">
        <w:t>These results suggest</w:t>
      </w:r>
      <w:r w:rsidR="001D37D6" w:rsidRPr="002C17E4">
        <w:t xml:space="preserve"> </w:t>
      </w:r>
      <w:r w:rsidR="00B93206" w:rsidRPr="002C17E4">
        <w:t xml:space="preserve">that </w:t>
      </w:r>
      <w:r w:rsidR="001D37D6" w:rsidRPr="002C17E4">
        <w:t xml:space="preserve">cognitive attachment to the problem of inequality might have two effects. It could drive individuals to hold potentially conflictual attitudes, and it could increase the interdependence between the </w:t>
      </w:r>
      <w:r w:rsidR="00AF4B3F" w:rsidRPr="002C17E4">
        <w:t>evaluations composing this</w:t>
      </w:r>
      <w:r w:rsidR="001D37D6" w:rsidRPr="002C17E4">
        <w:t xml:space="preserve"> multidimensional construct. </w:t>
      </w:r>
    </w:p>
    <w:p w14:paraId="2525E295" w14:textId="6D41600D" w:rsidR="00366E0F" w:rsidRPr="00753F1A" w:rsidRDefault="001D37D6" w:rsidP="00424EEB">
      <w:pPr>
        <w:ind w:firstLine="720"/>
      </w:pPr>
      <w:r w:rsidRPr="002C17E4">
        <w:t xml:space="preserve">Studying the structure of attitudes </w:t>
      </w:r>
      <w:r w:rsidR="00F85C39">
        <w:t>towards</w:t>
      </w:r>
      <w:r w:rsidRPr="002C17E4">
        <w:t xml:space="preserve"> inequality is important because can generate inferences on attitude change. To test this possibility, </w:t>
      </w:r>
      <w:r w:rsidR="00C34D2C" w:rsidRPr="002C17E4">
        <w:t>we</w:t>
      </w:r>
      <w:r w:rsidRPr="002C17E4">
        <w:t xml:space="preserve"> reduced the survey variables to dummy entities and performed an Ising estimation followed by a network simulation. The network estimated on </w:t>
      </w:r>
      <w:r w:rsidRPr="002C17E4">
        <w:lastRenderedPageBreak/>
        <w:t xml:space="preserve">dichotomous variables was remarkably similar to the mgm. The strongest associations of the </w:t>
      </w:r>
      <w:r w:rsidR="00AF4B3F" w:rsidRPr="002C17E4">
        <w:t>full-scale</w:t>
      </w:r>
      <w:r w:rsidRPr="002C17E4">
        <w:t xml:space="preserve"> model were correctly retrieved in the Ising network, which also preserved a small-world structure. </w:t>
      </w:r>
      <w:r w:rsidR="00AF4B3F" w:rsidRPr="002C17E4">
        <w:t>Consequently</w:t>
      </w:r>
      <w:r w:rsidRPr="002C17E4">
        <w:t>, nodes that were central in the first network remained the most important vertices of the second. This allowed for test</w:t>
      </w:r>
      <w:r w:rsidR="00D11733" w:rsidRPr="002C17E4">
        <w:t>ing</w:t>
      </w:r>
      <w:r w:rsidRPr="002C17E4">
        <w:t xml:space="preserve"> the fourth research hypothesis, predicting a positive relationship between nodes</w:t>
      </w:r>
      <w:r w:rsidR="003B44D6" w:rsidRPr="002C17E4">
        <w:t>’</w:t>
      </w:r>
      <w:r w:rsidRPr="002C17E4">
        <w:t xml:space="preserve"> centrality and attitude change after a manipulation attempt. The manipulations were simulated by increasing </w:t>
      </w:r>
      <w:r w:rsidR="00D11733" w:rsidRPr="002C17E4">
        <w:t xml:space="preserve">the </w:t>
      </w:r>
      <w:r w:rsidRPr="002C17E4">
        <w:t>nodes</w:t>
      </w:r>
      <w:r w:rsidR="003B44D6" w:rsidRPr="002C17E4">
        <w:t>’</w:t>
      </w:r>
      <w:r w:rsidRPr="002C17E4">
        <w:t xml:space="preserve"> t</w:t>
      </w:r>
      <w:r w:rsidR="00D11733" w:rsidRPr="002C17E4">
        <w:t>h</w:t>
      </w:r>
      <w:r w:rsidRPr="002C17E4">
        <w:t xml:space="preserve">reshold one at </w:t>
      </w:r>
      <w:r w:rsidR="00D11733" w:rsidRPr="002C17E4">
        <w:t>a</w:t>
      </w:r>
      <w:r w:rsidRPr="002C17E4">
        <w:t xml:space="preserve"> time. </w:t>
      </w:r>
      <w:r w:rsidR="00D11733" w:rsidRPr="002C17E4">
        <w:t>All manipulations were strong enough to produce the change of</w:t>
      </w:r>
      <w:r w:rsidR="00AF4B3F" w:rsidRPr="002C17E4">
        <w:t xml:space="preserve"> state of</w:t>
      </w:r>
      <w:r w:rsidR="00D11733" w:rsidRPr="002C17E4">
        <w:t xml:space="preserve"> the targeted node. </w:t>
      </w:r>
      <w:r w:rsidR="00AF4B3F" w:rsidRPr="002C17E4">
        <w:t xml:space="preserve">Their </w:t>
      </w:r>
      <w:r w:rsidR="009C6B07" w:rsidRPr="002C17E4">
        <w:t>change</w:t>
      </w:r>
      <w:r w:rsidR="00AF4B3F" w:rsidRPr="002C17E4">
        <w:t xml:space="preserve">s of states </w:t>
      </w:r>
      <w:r w:rsidR="009C6B07" w:rsidRPr="002C17E4">
        <w:t>reverberated in the network, producing variations in its sum</w:t>
      </w:r>
      <w:r w:rsidR="00DE69B0" w:rsidRPr="002C17E4">
        <w:t xml:space="preserve"> </w:t>
      </w:r>
      <w:r w:rsidR="009C6B07" w:rsidRPr="002C17E4">
        <w:t>score. H4 was confirmed, as manipulation</w:t>
      </w:r>
      <w:r w:rsidR="00AF4B3F" w:rsidRPr="002C17E4">
        <w:t>s</w:t>
      </w:r>
      <w:r w:rsidR="009C6B07" w:rsidRPr="002C17E4">
        <w:t xml:space="preserve"> </w:t>
      </w:r>
      <w:r w:rsidR="006273BF" w:rsidRPr="002C17E4">
        <w:t>targeting</w:t>
      </w:r>
      <w:r w:rsidR="009C6B07" w:rsidRPr="002C17E4">
        <w:t xml:space="preserve"> </w:t>
      </w:r>
      <w:r w:rsidR="00AF4B3F" w:rsidRPr="002C17E4">
        <w:t>the perception of</w:t>
      </w:r>
      <w:r w:rsidR="002B43B1" w:rsidRPr="002C17E4">
        <w:t xml:space="preserve"> large </w:t>
      </w:r>
      <w:r w:rsidR="00AF4B3F" w:rsidRPr="002C17E4">
        <w:t>income inequality and the belief in public redistribution -</w:t>
      </w:r>
      <w:r w:rsidR="009C6B07" w:rsidRPr="002C17E4">
        <w:t>the most central node</w:t>
      </w:r>
      <w:r w:rsidR="00AF4B3F" w:rsidRPr="002C17E4">
        <w:t>s-</w:t>
      </w:r>
      <w:r w:rsidR="009C6B07" w:rsidRPr="002C17E4">
        <w:t xml:space="preserve"> produced downstream effects.</w:t>
      </w:r>
      <w:r w:rsidR="00AF4B3F" w:rsidRPr="002C17E4">
        <w:t xml:space="preserve"> Additionally, t</w:t>
      </w:r>
      <w:r w:rsidR="009C6B07" w:rsidRPr="002C17E4">
        <w:t>he simulation show</w:t>
      </w:r>
      <w:r w:rsidR="00AF4B3F" w:rsidRPr="002C17E4">
        <w:t>ed</w:t>
      </w:r>
      <w:r w:rsidR="009C6B07" w:rsidRPr="002C17E4">
        <w:t xml:space="preserve"> a strong association between node centrality and the magnitude of attitude change. Indeed, </w:t>
      </w:r>
      <w:r w:rsidR="00AF4B3F" w:rsidRPr="002C17E4">
        <w:t>also other highly central nodes produced huge changes in sum</w:t>
      </w:r>
      <w:r w:rsidR="00DE69B0" w:rsidRPr="002C17E4">
        <w:t xml:space="preserve"> </w:t>
      </w:r>
      <w:r w:rsidR="00AF4B3F" w:rsidRPr="002C17E4">
        <w:t>scores</w:t>
      </w:r>
      <w:r w:rsidR="009C6B07" w:rsidRPr="002C17E4">
        <w:t>. Yet, attitude change is not necessarily a linear function of nodes</w:t>
      </w:r>
      <w:r w:rsidR="003B44D6" w:rsidRPr="002C17E4">
        <w:t>’</w:t>
      </w:r>
      <w:r w:rsidR="009C6B07" w:rsidRPr="002C17E4">
        <w:t xml:space="preserve"> embeddedness</w:t>
      </w:r>
      <w:r w:rsidR="00AF4B3F" w:rsidRPr="002C17E4">
        <w:t>,</w:t>
      </w:r>
      <w:r w:rsidR="009C6B07" w:rsidRPr="002C17E4">
        <w:t xml:space="preserve"> </w:t>
      </w:r>
      <w:r w:rsidR="00AF4B3F" w:rsidRPr="002C17E4">
        <w:t>as evaluations that are</w:t>
      </w:r>
      <w:r w:rsidR="009C6B07" w:rsidRPr="002C17E4">
        <w:t xml:space="preserve"> strongly </w:t>
      </w:r>
      <w:r w:rsidR="0010211C" w:rsidRPr="002C17E4">
        <w:t>and/or</w:t>
      </w:r>
      <w:r w:rsidR="009C6B07" w:rsidRPr="002C17E4">
        <w:t xml:space="preserve"> frequently related to other items </w:t>
      </w:r>
      <w:r w:rsidR="00AF4B3F" w:rsidRPr="002C17E4">
        <w:t xml:space="preserve">can </w:t>
      </w:r>
      <w:r w:rsidR="009C6B07" w:rsidRPr="002C17E4">
        <w:t xml:space="preserve">still produce variations of modest entities. This </w:t>
      </w:r>
      <w:r w:rsidR="00AF4B3F" w:rsidRPr="002C17E4">
        <w:t>was</w:t>
      </w:r>
      <w:r w:rsidR="009C6B07" w:rsidRPr="002C17E4">
        <w:t xml:space="preserve"> the case of the perception of the importance of </w:t>
      </w:r>
      <w:r w:rsidR="0010211C" w:rsidRPr="002C17E4">
        <w:t xml:space="preserve">knowing the right people and of the judgments of unfair distribution. These variables </w:t>
      </w:r>
      <w:r w:rsidR="00737AB8" w:rsidRPr="002C17E4">
        <w:t>had</w:t>
      </w:r>
      <w:r w:rsidR="0010211C" w:rsidRPr="002C17E4">
        <w:t xml:space="preserve"> strong and numerous connections with other </w:t>
      </w:r>
      <w:r w:rsidR="00544537" w:rsidRPr="002C17E4">
        <w:t>explanations of inequality</w:t>
      </w:r>
      <w:r w:rsidR="0010211C" w:rsidRPr="002C17E4">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F85C39">
        <w:t>towards</w:t>
      </w:r>
      <w:r w:rsidR="0010211C" w:rsidRPr="002C17E4">
        <w:t xml:space="preserve"> political candidates </w:t>
      </w:r>
      <w:r w:rsidR="0010211C" w:rsidRPr="002C17E4">
        <w:fldChar w:fldCharType="begin"/>
      </w:r>
      <w:r w:rsidR="00771E9B">
        <w:instrText xml:space="preserve"> ADDIN ZOTERO_ITEM CSL_CITATION {"citationID":"4VEHvI6a","properties":{"formattedCitation":"(Dalege, Borsboom, Harreveld, &amp; Maas, 2017)","plainCitation":"(Dalege, Borsboom, Harreveld, &amp; Maas,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schema":"https://github.com/citation-style-language/schema/raw/master/csl-citation.json"} </w:instrText>
      </w:r>
      <w:r w:rsidR="0010211C" w:rsidRPr="002C17E4">
        <w:fldChar w:fldCharType="separate"/>
      </w:r>
      <w:r w:rsidR="00F800DA" w:rsidRPr="002C17E4">
        <w:rPr>
          <w:noProof/>
        </w:rPr>
        <w:t>(Dalege, Borsboom, Harreveld, &amp; Maas, 2017)</w:t>
      </w:r>
      <w:r w:rsidR="0010211C" w:rsidRPr="002C17E4">
        <w:fldChar w:fldCharType="end"/>
      </w:r>
      <w:r w:rsidR="0010211C" w:rsidRPr="002C17E4">
        <w:t xml:space="preserve"> and post-national citizenship </w:t>
      </w:r>
      <w:r w:rsidR="0010211C" w:rsidRPr="002C17E4">
        <w:fldChar w:fldCharType="begin"/>
      </w:r>
      <w:r w:rsidR="00771E9B">
        <w:instrText xml:space="preserve"> ADDIN ZOTERO_ITEM CSL_CITATION {"citationID":"xCAwq0DB","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0211C" w:rsidRPr="002C17E4">
        <w:fldChar w:fldCharType="separate"/>
      </w:r>
      <w:r w:rsidR="0010211C" w:rsidRPr="002C17E4">
        <w:rPr>
          <w:kern w:val="0"/>
        </w:rPr>
        <w:t>(Schlicht-Schmälzle et al., 2018)</w:t>
      </w:r>
      <w:r w:rsidR="0010211C" w:rsidRPr="002C17E4">
        <w:fldChar w:fldCharType="end"/>
      </w:r>
      <w:r w:rsidR="003D3F31" w:rsidRPr="002C17E4">
        <w:t>, and their</w:t>
      </w:r>
      <w:r w:rsidR="0010211C" w:rsidRPr="002C17E4">
        <w:t xml:space="preserve"> </w:t>
      </w:r>
      <w:r w:rsidR="003D3F31" w:rsidRPr="002C17E4">
        <w:t>si</w:t>
      </w:r>
      <w:r w:rsidR="0010211C" w:rsidRPr="002C17E4">
        <w:t xml:space="preserve">zes are comparable to those found </w:t>
      </w:r>
      <w:r w:rsidR="003D3F31" w:rsidRPr="002C17E4">
        <w:t>in</w:t>
      </w:r>
      <w:r w:rsidR="0010211C" w:rsidRPr="002C17E4">
        <w:t xml:space="preserve"> this articl</w:t>
      </w:r>
      <w:r w:rsidR="0010211C" w:rsidRPr="00672313">
        <w:t>e.</w:t>
      </w:r>
      <w:r w:rsidR="0010211C" w:rsidRPr="00753F1A">
        <w:t xml:space="preserve"> </w:t>
      </w:r>
    </w:p>
    <w:p w14:paraId="09C1EAC6" w14:textId="0DC4CBCC" w:rsidR="00246664" w:rsidRPr="00753F1A" w:rsidRDefault="00246664" w:rsidP="0074629F">
      <w:pPr>
        <w:pStyle w:val="Titolo2"/>
      </w:pPr>
      <w:r w:rsidRPr="00753F1A">
        <w:t>6. Conclusions</w:t>
      </w:r>
    </w:p>
    <w:p w14:paraId="7D6DB675" w14:textId="2E597B0D"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w:t>
      </w:r>
      <w:r w:rsidR="00F85C39">
        <w:t>towards</w:t>
      </w:r>
      <w:r w:rsidR="00F52CC4" w:rsidRPr="00753F1A">
        <w:t xml:space="preserve">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w:t>
      </w:r>
      <w:r w:rsidR="00F52CC4" w:rsidRPr="00753F1A">
        <w:lastRenderedPageBreak/>
        <w:t xml:space="preserve">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w:t>
      </w:r>
      <w:r w:rsidR="00F85C39">
        <w:t>towards</w:t>
      </w:r>
      <w:r w:rsidR="007F5A6B" w:rsidRPr="00753F1A">
        <w:t xml:space="preserve">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w:t>
      </w:r>
      <w:r w:rsidR="00F85C39">
        <w:t>towards</w:t>
      </w:r>
      <w:r w:rsidR="007F5A6B" w:rsidRPr="00753F1A">
        <w:t xml:space="preserve">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24E8A95B" w:rsidR="00927443" w:rsidRPr="00753F1A" w:rsidRDefault="00F72F63" w:rsidP="00424EEB">
      <w:pPr>
        <w:ind w:firstLine="720"/>
      </w:pPr>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w:t>
      </w:r>
      <w:r w:rsidR="00F85C39">
        <w:t>towards</w:t>
      </w:r>
      <w:r w:rsidR="001C3252" w:rsidRPr="00753F1A">
        <w:t xml:space="preserve">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771E9B">
        <w:instrText xml:space="preserve"> ADDIN ZOTERO_ITEM CSL_CITATION {"citationID":"EGEjqAOl","properties":{"formattedCitation":"(Brandt &amp; Morgan, 2022)","plainCitation":"(Brandt &amp; Morgan, 2022)","noteIndex":0},"citationItems":[{"id":"AoIcSA2G/enJ2KsL2","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771E9B">
        <w:instrText xml:space="preserve"> ADDIN ZOTERO_ITEM CSL_CITATION {"citationID":"3diiXr7e","properties":{"formattedCitation":"(Borsboom et al., 2021; Haslbeck &amp; Waldorp, 2020)","plainCitation":"(Borsboom et al., 2021; Haslbeck &amp; Waldorp, 2020)","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each individual.</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w:t>
      </w:r>
      <w:r w:rsidR="00D84548" w:rsidRPr="00753F1A">
        <w:lastRenderedPageBreak/>
        <w:t xml:space="preserve">shown that the levels </w:t>
      </w:r>
      <w:r w:rsidR="00D84548" w:rsidRPr="00753F1A">
        <w:fldChar w:fldCharType="begin"/>
      </w:r>
      <w:r w:rsidR="00771E9B">
        <w:instrText xml:space="preserve"> ADDIN ZOTERO_ITEM CSL_CITATION {"citationID":"VTRclLEY","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771E9B">
        <w:instrText xml:space="preserve"> ADDIN ZOTERO_ITEM CSL_CITATION {"citationID":"j38aojm9","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w:t>
      </w:r>
      <w:r w:rsidR="00F85C39">
        <w:t>towards</w:t>
      </w:r>
      <w:r w:rsidR="00D84548" w:rsidRPr="00753F1A">
        <w:t xml:space="preserve"> inequality are influenced by objective measures of social stratification. Since their levels were also known to be influenced by anger </w:t>
      </w:r>
      <w:r w:rsidR="00F85C39">
        <w:t>towards</w:t>
      </w:r>
      <w:r w:rsidR="00D84548" w:rsidRPr="00753F1A">
        <w:t xml:space="preserve"> inequality </w:t>
      </w:r>
      <w:r w:rsidR="00D84548" w:rsidRPr="00753F1A">
        <w:fldChar w:fldCharType="begin"/>
      </w:r>
      <w:r w:rsidR="00771E9B">
        <w:instrText xml:space="preserve"> ADDIN ZOTERO_ITEM CSL_CITATION {"citationID":"jYYaurI0","properties":{"formattedCitation":"(Leach et al., 2006; Vezzoli et al., 2023)","plainCitation":"(Leach et al., 2006; Vezzoli et al., 2023)","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771E9B">
        <w:instrText xml:space="preserve"> ADDIN ZOTERO_ITEM CSL_CITATION {"citationID":"x4mLxQze","properties":{"formattedCitation":"(Boutyline, 2017)","plainCitation":"(Boutyline, 2017)","noteIndex":0},"citationItems":[{"id":"AoIcSA2G/OK7mTlbo","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6D0E1A91" w:rsidR="00873377" w:rsidRDefault="003C0FA4" w:rsidP="00424EEB">
      <w:pPr>
        <w:ind w:firstLine="720"/>
      </w:pPr>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771E9B">
        <w:instrText xml:space="preserve"> ADDIN ZOTERO_ITEM CSL_CITATION {"citationID":"BJu1PkXs","properties":{"formattedCitation":"(Mijs &amp; Hoy, 2022)","plainCitation":"(Mijs &amp; Hoy, 2022)","dontUpdate":true,"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771E9B">
        <w:instrText xml:space="preserve"> ADDIN ZOTERO_ITEM CSL_CITATION {"citationID":"45yd9eZj","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771E9B" w:rsidRDefault="001E7009" w:rsidP="001E7009">
      <w:pPr>
        <w:pStyle w:val="Titolo1"/>
        <w:rPr>
          <w:lang w:val="en-US"/>
        </w:rPr>
      </w:pPr>
      <w:r w:rsidRPr="00771E9B">
        <w:rPr>
          <w:lang w:val="en-US"/>
        </w:rPr>
        <w:lastRenderedPageBreak/>
        <w:t>IV</w:t>
      </w:r>
      <w:r w:rsidR="00246664" w:rsidRPr="00771E9B">
        <w:rPr>
          <w:lang w:val="en-US"/>
        </w:rPr>
        <w:t>. References</w:t>
      </w:r>
    </w:p>
    <w:p w14:paraId="2B72C9AC" w14:textId="77777777" w:rsidR="00176AA6" w:rsidRDefault="00E75D96" w:rsidP="00176AA6">
      <w:pPr>
        <w:pStyle w:val="Bibliografia"/>
      </w:pPr>
      <w:r w:rsidRPr="00753F1A">
        <w:fldChar w:fldCharType="begin"/>
      </w:r>
      <w:r w:rsidR="00176AA6">
        <w:instrText xml:space="preserve"> ADDIN ZOTERO_BIBL {"uncited":[],"omitted":[],"custom":[]} CSL_BIBLIOGRAPHY </w:instrText>
      </w:r>
      <w:r w:rsidRPr="00753F1A">
        <w:fldChar w:fldCharType="separate"/>
      </w:r>
      <w:r w:rsidR="00176AA6">
        <w:t xml:space="preserve">Alesina, A., &amp; Giuliano, P. (2009). </w:t>
      </w:r>
      <w:r w:rsidR="00176AA6">
        <w:rPr>
          <w:i/>
          <w:iCs/>
        </w:rPr>
        <w:t>Preferences for redistribution (No. W14825)</w:t>
      </w:r>
      <w:r w:rsidR="00176AA6">
        <w:t>. National Bureau of Economic Research Cambridge.</w:t>
      </w:r>
    </w:p>
    <w:p w14:paraId="6DAF96C9" w14:textId="77777777" w:rsidR="00176AA6" w:rsidRDefault="00176AA6" w:rsidP="00176AA6">
      <w:pPr>
        <w:pStyle w:val="Bibliografia"/>
      </w:pPr>
      <w:r>
        <w:t xml:space="preserve">Alesina, A., &amp; Glaeser, E. (2004). </w:t>
      </w:r>
      <w:r>
        <w:rPr>
          <w:i/>
          <w:iCs/>
        </w:rPr>
        <w:t>Fighting Poverty in the US and Europe: A World of Difference</w:t>
      </w:r>
      <w:r>
        <w:t xml:space="preserve"> (1st ed.). Oxford University PressOxford. https://doi.org/10.1093/0199267669.001.0001</w:t>
      </w:r>
    </w:p>
    <w:p w14:paraId="04388BEB" w14:textId="77777777" w:rsidR="00176AA6" w:rsidRDefault="00176AA6" w:rsidP="00176AA6">
      <w:pPr>
        <w:pStyle w:val="Bibliografia"/>
      </w:pPr>
      <w:r>
        <w:t xml:space="preserve">Alesina, A., Glaeser, E., &amp; Sacerdote, B. (2001). </w:t>
      </w:r>
      <w:r>
        <w:rPr>
          <w:i/>
          <w:iCs/>
        </w:rPr>
        <w:t>Why Doesn’t the US Have a European-Style Welfare System?</w:t>
      </w:r>
      <w:r>
        <w:t xml:space="preserve"> (No. w8524). National Bureau of Economic Research. https://doi.org/10.3386/w8524</w:t>
      </w:r>
    </w:p>
    <w:p w14:paraId="085C6342" w14:textId="77777777" w:rsidR="00176AA6" w:rsidRDefault="00176AA6" w:rsidP="00176AA6">
      <w:pPr>
        <w:pStyle w:val="Bibliografia"/>
      </w:pPr>
      <w:r w:rsidRPr="00176AA6">
        <w:rPr>
          <w:lang w:val="it-IT"/>
        </w:rPr>
        <w:t xml:space="preserve">Alesina, A., Stantcheva, S., &amp; Teso, E. (2018). </w:t>
      </w:r>
      <w:r>
        <w:t xml:space="preserve">Intergenerational Mobility and Preferences for Redistribution. </w:t>
      </w:r>
      <w:r>
        <w:rPr>
          <w:i/>
          <w:iCs/>
        </w:rPr>
        <w:t>American Economic Review</w:t>
      </w:r>
      <w:r>
        <w:t xml:space="preserve">, </w:t>
      </w:r>
      <w:r>
        <w:rPr>
          <w:i/>
          <w:iCs/>
        </w:rPr>
        <w:t>108</w:t>
      </w:r>
      <w:r>
        <w:t>(2), 521–554. https://doi.org/10.1257/aer.20162015</w:t>
      </w:r>
    </w:p>
    <w:p w14:paraId="5B5886E2" w14:textId="77777777" w:rsidR="00176AA6" w:rsidRDefault="00176AA6" w:rsidP="00176AA6">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6E3B76DF" w14:textId="77777777" w:rsidR="00176AA6" w:rsidRDefault="00176AA6" w:rsidP="00176AA6">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7A4C42FE" w14:textId="77777777" w:rsidR="00176AA6" w:rsidRDefault="00176AA6" w:rsidP="00176AA6">
      <w:pPr>
        <w:pStyle w:val="Bibliografia"/>
      </w:pPr>
      <w:r>
        <w:t xml:space="preserve">Barabási, A.-L., &amp; Albert, R. (1999). Emergence of Scaling in Random Networks. </w:t>
      </w:r>
      <w:r>
        <w:rPr>
          <w:i/>
          <w:iCs/>
        </w:rPr>
        <w:t>Science</w:t>
      </w:r>
      <w:r>
        <w:t xml:space="preserve">, </w:t>
      </w:r>
      <w:r>
        <w:rPr>
          <w:i/>
          <w:iCs/>
        </w:rPr>
        <w:t>286</w:t>
      </w:r>
      <w:r>
        <w:t>(5439), 509–512. https://doi.org/10.1126/science.286.5439.509</w:t>
      </w:r>
    </w:p>
    <w:p w14:paraId="5AB2FF63" w14:textId="77777777" w:rsidR="00176AA6" w:rsidRDefault="00176AA6" w:rsidP="00176AA6">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1FFC4F36" w14:textId="77777777" w:rsidR="00176AA6" w:rsidRPr="00176AA6" w:rsidRDefault="00176AA6" w:rsidP="00176AA6">
      <w:pPr>
        <w:pStyle w:val="Bibliografia"/>
        <w:rPr>
          <w:lang w:val="it-IT"/>
        </w:rPr>
      </w:pPr>
      <w:r>
        <w:t xml:space="preserve">Berens, S., &amp; Gelepithis, M. (2019). Welfare state structure, inequality, and public attitudes towards progressive taxation. </w:t>
      </w:r>
      <w:r w:rsidRPr="00176AA6">
        <w:rPr>
          <w:i/>
          <w:iCs/>
          <w:lang w:val="it-IT"/>
        </w:rPr>
        <w:t>Socio-Economic Review</w:t>
      </w:r>
      <w:r w:rsidRPr="00176AA6">
        <w:rPr>
          <w:lang w:val="it-IT"/>
        </w:rPr>
        <w:t xml:space="preserve">, </w:t>
      </w:r>
      <w:r w:rsidRPr="00176AA6">
        <w:rPr>
          <w:i/>
          <w:iCs/>
          <w:lang w:val="it-IT"/>
        </w:rPr>
        <w:t>17</w:t>
      </w:r>
      <w:r w:rsidRPr="00176AA6">
        <w:rPr>
          <w:lang w:val="it-IT"/>
        </w:rPr>
        <w:t>(4), 823–850. https://doi.org/10.1093/ser/mwx063</w:t>
      </w:r>
    </w:p>
    <w:p w14:paraId="2D7780B8" w14:textId="77777777" w:rsidR="00176AA6" w:rsidRDefault="00176AA6" w:rsidP="00176AA6">
      <w:pPr>
        <w:pStyle w:val="Bibliografia"/>
      </w:pPr>
      <w:r w:rsidRPr="00176AA6">
        <w:rPr>
          <w:lang w:val="it-IT"/>
        </w:rPr>
        <w:lastRenderedPageBreak/>
        <w:t xml:space="preserve">Bertero, A., Franetovic, G., &amp; Mijs, J. J. B. (2024). </w:t>
      </w:r>
      <w:r>
        <w:t xml:space="preserve">Inequality Belief Systems: What They Look Like, How to Study Them, and Why They Matter. </w:t>
      </w:r>
      <w:r>
        <w:rPr>
          <w:i/>
          <w:iCs/>
        </w:rPr>
        <w:t>Social Indicators Research</w:t>
      </w:r>
      <w:r>
        <w:t>. https://doi.org/10.1007/s11205-024-03352-5</w:t>
      </w:r>
    </w:p>
    <w:p w14:paraId="5C91CBDD" w14:textId="77777777" w:rsidR="00176AA6" w:rsidRDefault="00176AA6" w:rsidP="00176AA6">
      <w:pPr>
        <w:pStyle w:val="Bibliografia"/>
      </w:pPr>
      <w: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6046BFE4" w14:textId="77777777" w:rsidR="00176AA6" w:rsidRDefault="00176AA6" w:rsidP="00176AA6">
      <w:pPr>
        <w:pStyle w:val="Bibliografia"/>
      </w:pPr>
      <w:r>
        <w:t xml:space="preserve">Bobzien, L., &amp; Kalleitner, F. (2021). Attitudes towards European financial solidarity during the Covid-19 pandemic: Evidence from a net-contributor country. </w:t>
      </w:r>
      <w:r>
        <w:rPr>
          <w:i/>
          <w:iCs/>
        </w:rPr>
        <w:t>European Societies</w:t>
      </w:r>
      <w:r>
        <w:t xml:space="preserve">, </w:t>
      </w:r>
      <w:r>
        <w:rPr>
          <w:i/>
          <w:iCs/>
        </w:rPr>
        <w:t>23</w:t>
      </w:r>
      <w:r>
        <w:t>(sup1), S791–S804. https://doi.org/10.1080/14616696.2020.1836669</w:t>
      </w:r>
    </w:p>
    <w:p w14:paraId="153C692B" w14:textId="77777777" w:rsidR="00176AA6" w:rsidRDefault="00176AA6" w:rsidP="00176AA6">
      <w:pPr>
        <w:pStyle w:val="Bibliografia"/>
      </w:pPr>
      <w:r>
        <w:t xml:space="preserve">Bollen, K. A. (1989). </w:t>
      </w:r>
      <w:r>
        <w:rPr>
          <w:i/>
          <w:iCs/>
        </w:rPr>
        <w:t>Structural Equations with Latent Variables</w:t>
      </w:r>
      <w:r>
        <w:t xml:space="preserve"> (1st ed.). Wiley. https://doi.org/10.1002/9781118619179</w:t>
      </w:r>
    </w:p>
    <w:p w14:paraId="499B5A35" w14:textId="77777777" w:rsidR="00176AA6" w:rsidRDefault="00176AA6" w:rsidP="00176AA6">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67E076F2" w14:textId="77777777" w:rsidR="00176AA6" w:rsidRDefault="00176AA6" w:rsidP="00176AA6">
      <w:pPr>
        <w:pStyle w:val="Bibliografia"/>
      </w:pPr>
      <w:r>
        <w:t xml:space="preserve">Borkulo, C. D. van, Bork, R. van, Boschloo, L., Kossakowski, J. J., Tio, P., Schoevers, R. A., Borsboom, D., &amp; Waldorp, L. J. (2022). Comparing network structures on three aspects: A permutation test. </w:t>
      </w:r>
      <w:r>
        <w:rPr>
          <w:i/>
          <w:iCs/>
        </w:rPr>
        <w:t>Psychological Methods</w:t>
      </w:r>
      <w:r>
        <w:t>. https://doi.org/10.1037/met0000476</w:t>
      </w:r>
    </w:p>
    <w:p w14:paraId="29401DFF" w14:textId="77777777" w:rsidR="00176AA6" w:rsidRDefault="00176AA6" w:rsidP="00176AA6">
      <w:pPr>
        <w:pStyle w:val="Bibliografia"/>
      </w:pPr>
      <w:r>
        <w:t xml:space="preserve">Borkulo, C. D. van, Borsboom, D., Epskamp, S., Blanken, T. F., Boschloo, L., Schoevers, R. A., &amp; Waldorp, L. J. (2015). A new method for constructing networks from binary data. </w:t>
      </w:r>
      <w:r>
        <w:rPr>
          <w:i/>
          <w:iCs/>
        </w:rPr>
        <w:t>Scientific Reports</w:t>
      </w:r>
      <w:r>
        <w:t xml:space="preserve">, </w:t>
      </w:r>
      <w:r>
        <w:rPr>
          <w:i/>
          <w:iCs/>
        </w:rPr>
        <w:t>4</w:t>
      </w:r>
      <w:r>
        <w:t>(1), 5918. https://doi.org/10.1038/srep05918</w:t>
      </w:r>
    </w:p>
    <w:p w14:paraId="1BCB91B0" w14:textId="77777777" w:rsidR="00176AA6" w:rsidRDefault="00176AA6" w:rsidP="00176AA6">
      <w:pPr>
        <w:pStyle w:val="Bibliografia"/>
      </w:pPr>
      <w:r>
        <w:t xml:space="preserve">Borsboom, D., Deserno, M. K., Rhemtulla, M., Epskamp, S., Fried, E. I., McNally, R. J., Robinaugh, D. J., Perugini, M., Dalege, J., Costantini, G., Isvoranu, A.-M., Wysocki, A. C., Borkulo, C. D. van, Bork, R. van, &amp; Waldorp, L. J. (2021). Network analysis of multivariate data in </w:t>
      </w:r>
      <w:r>
        <w:lastRenderedPageBreak/>
        <w:t xml:space="preserve">psychological science. </w:t>
      </w:r>
      <w:r>
        <w:rPr>
          <w:i/>
          <w:iCs/>
        </w:rPr>
        <w:t>Nature Reviews Methods Primers</w:t>
      </w:r>
      <w:r>
        <w:t xml:space="preserve">, </w:t>
      </w:r>
      <w:r>
        <w:rPr>
          <w:i/>
          <w:iCs/>
        </w:rPr>
        <w:t>1</w:t>
      </w:r>
      <w:r>
        <w:t>(1), 58. https://doi.org/10.1038/s43586-021-00055-w</w:t>
      </w:r>
    </w:p>
    <w:p w14:paraId="6BA0BC71" w14:textId="77777777" w:rsidR="00176AA6" w:rsidRDefault="00176AA6" w:rsidP="00176AA6">
      <w:pPr>
        <w:pStyle w:val="Bibliografia"/>
      </w:pPr>
      <w:r>
        <w:t xml:space="preserve">Boutylin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106A1B0A" w14:textId="77777777" w:rsidR="00176AA6" w:rsidRDefault="00176AA6" w:rsidP="00176AA6">
      <w:pPr>
        <w:pStyle w:val="Bibliografia"/>
      </w:pPr>
      <w:r>
        <w:t xml:space="preserve">Boutylin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519BF5F8" w14:textId="77777777" w:rsidR="00176AA6" w:rsidRDefault="00176AA6" w:rsidP="00176AA6">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673812CB" w14:textId="77777777" w:rsidR="00176AA6" w:rsidRDefault="00176AA6" w:rsidP="00176AA6">
      <w:pPr>
        <w:pStyle w:val="Bibliografia"/>
      </w:pPr>
      <w:r>
        <w:t xml:space="preserve">Brandt, M. J., &amp; Morgan, G. S. (2022). Between-Person Methods Provide Limited Insight About Within-Person Belief Systems. </w:t>
      </w:r>
      <w:r>
        <w:rPr>
          <w:i/>
          <w:iCs/>
        </w:rPr>
        <w:t>Journal of Personality and Social Psychology</w:t>
      </w:r>
      <w:r>
        <w:t xml:space="preserve">, </w:t>
      </w:r>
      <w:r>
        <w:rPr>
          <w:i/>
          <w:iCs/>
        </w:rPr>
        <w:t>123</w:t>
      </w:r>
      <w:r>
        <w:t>(3), 621–635. https://doi.org/10.1037/pspp0000404</w:t>
      </w:r>
    </w:p>
    <w:p w14:paraId="6D35DE91" w14:textId="77777777" w:rsidR="00176AA6" w:rsidRDefault="00176AA6" w:rsidP="00176AA6">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46A8654C" w14:textId="77777777" w:rsidR="00176AA6" w:rsidRDefault="00176AA6" w:rsidP="00176AA6">
      <w:pPr>
        <w:pStyle w:val="Bibliografia"/>
      </w:pPr>
      <w:r>
        <w:t xml:space="preserve">Brandt, M. J., &amp; Sleegers, W. W. A. (2021). Evaluating Belief System Networks as a Theory of Political Belief System Dynamics. </w:t>
      </w:r>
      <w:r>
        <w:rPr>
          <w:i/>
          <w:iCs/>
        </w:rPr>
        <w:t>Personality and Social Psychology Review : An Official Journal of the Society for Personality and Social Psychology, Inc</w:t>
      </w:r>
      <w:r>
        <w:t xml:space="preserve">, </w:t>
      </w:r>
      <w:r>
        <w:rPr>
          <w:i/>
          <w:iCs/>
        </w:rPr>
        <w:t>25</w:t>
      </w:r>
      <w:r>
        <w:t>(2), 159–185. https://doi.org/10.1177/1088868321993751</w:t>
      </w:r>
    </w:p>
    <w:p w14:paraId="454301EE" w14:textId="77777777" w:rsidR="00176AA6" w:rsidRDefault="00176AA6" w:rsidP="00176AA6">
      <w:pPr>
        <w:pStyle w:val="Bibliografia"/>
      </w:pPr>
      <w:r>
        <w:t xml:space="preserve">Bringmann, L. F., Elmer, T., Epskamp, S., Krause, R. W., Schoch, D., Wichers, M., Wigman, J. T. W., &amp; Snippe, E. (2019). What do centrality measures measure in psychological networks? </w:t>
      </w:r>
      <w:r>
        <w:rPr>
          <w:i/>
          <w:iCs/>
        </w:rPr>
        <w:t>Journal of Abnormal Psychology</w:t>
      </w:r>
      <w:r>
        <w:t xml:space="preserve">, </w:t>
      </w:r>
      <w:r>
        <w:rPr>
          <w:i/>
          <w:iCs/>
        </w:rPr>
        <w:t>128</w:t>
      </w:r>
      <w:r>
        <w:t>(8), 892–903. https://doi.org/10.1037/abn0000446</w:t>
      </w:r>
    </w:p>
    <w:p w14:paraId="36ADE1D3" w14:textId="77777777" w:rsidR="00176AA6" w:rsidRDefault="00176AA6" w:rsidP="00176AA6">
      <w:pPr>
        <w:pStyle w:val="Bibliografia"/>
      </w:pPr>
      <w:r>
        <w:t xml:space="preserve">Burger, J., Isvoranu, A.-M., Lunansky, G., Haslbeck, J. M. B., Epskamp, S., Hoekstra, R. H. A., Fried, E. I., Borsboom, D., &amp; Blanken, T. F. (2022). Reporting Standards for Psychological Network </w:t>
      </w:r>
      <w:r>
        <w:lastRenderedPageBreak/>
        <w:t xml:space="preserve">Analyses in Cross-Sectional Data. </w:t>
      </w:r>
      <w:r>
        <w:rPr>
          <w:i/>
          <w:iCs/>
        </w:rPr>
        <w:t>Psychological Methods</w:t>
      </w:r>
      <w:r>
        <w:t>. https://doi.org/10.1037/met0000471</w:t>
      </w:r>
    </w:p>
    <w:p w14:paraId="47BD37BD" w14:textId="77777777" w:rsidR="00176AA6" w:rsidRDefault="00176AA6" w:rsidP="00176AA6">
      <w:pPr>
        <w:pStyle w:val="Bibliografia"/>
      </w:pPr>
      <w:r>
        <w:t xml:space="preserve">Bussolo, M., Ferrer‐i‐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41103091" w14:textId="77777777" w:rsidR="00176AA6" w:rsidRDefault="00176AA6" w:rsidP="00176AA6">
      <w:pPr>
        <w:pStyle w:val="Bibliografia"/>
      </w:pPr>
      <w:r>
        <w:t xml:space="preserve">Campos-Vazquez, R. M., Krozer,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2523FB86" w14:textId="77777777" w:rsidR="00176AA6" w:rsidRDefault="00176AA6" w:rsidP="00176AA6">
      <w:pPr>
        <w:pStyle w:val="Bibliografia"/>
      </w:pPr>
      <w:r>
        <w:t xml:space="preserve">Carter, N. T., Lowery, M. R., Smith, R. W., Conley, K. M., Harris, A. M., Listyg,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70751D24" w14:textId="77777777" w:rsidR="00176AA6" w:rsidRDefault="00176AA6" w:rsidP="00176AA6">
      <w:pPr>
        <w:pStyle w:val="Bibliografia"/>
      </w:pPr>
      <w:r>
        <w:t xml:space="preserve">Castillo, J.-C., García-Castro, J.-D., &amp; Venegas, M. (2022). Perception of economic inequality: Concepts, associated factors and prospects of a burgeoning research agenda ( </w:t>
      </w:r>
      <w:r>
        <w:rPr>
          <w:i/>
          <w:iCs/>
        </w:rPr>
        <w:t>Percepción de desigualdad económica: conceptos, factores asociados y</w:t>
      </w:r>
      <w:r>
        <w:t xml:space="preserve"> </w:t>
      </w:r>
      <w:r>
        <w:rPr>
          <w:i/>
          <w:iCs/>
        </w:rPr>
        <w:t>proyecciones de una agenda creciente de investigación</w:t>
      </w:r>
      <w:r>
        <w:t xml:space="preserve"> ). </w:t>
      </w:r>
      <w:r>
        <w:rPr>
          <w:i/>
          <w:iCs/>
        </w:rPr>
        <w:t>International Journal of Social Psychology</w:t>
      </w:r>
      <w:r>
        <w:t xml:space="preserve">, </w:t>
      </w:r>
      <w:r>
        <w:rPr>
          <w:i/>
          <w:iCs/>
        </w:rPr>
        <w:t>37</w:t>
      </w:r>
      <w:r>
        <w:t>(1), 180–207. https://doi.org/10.1080/02134748.2021.2009275</w:t>
      </w:r>
    </w:p>
    <w:p w14:paraId="57EBE9A2" w14:textId="77777777" w:rsidR="00176AA6" w:rsidRDefault="00176AA6" w:rsidP="00176AA6">
      <w:pPr>
        <w:pStyle w:val="Bibliografia"/>
      </w:pPr>
      <w:r>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106ED9ED" w14:textId="77777777" w:rsidR="00176AA6" w:rsidRDefault="00176AA6" w:rsidP="00176AA6">
      <w:pPr>
        <w:pStyle w:val="Bibliografia"/>
      </w:pPr>
      <w:r>
        <w:t xml:space="preserve">Chambon, M., Dalege, J., Waldorp, L. J., Van Der Maas, H. L. J., Borsboom, D., &amp; Van Harreveld, F. (2022). Tailored interventions into broad attitude networks towards the COVID-19 pandemic. </w:t>
      </w:r>
      <w:r>
        <w:rPr>
          <w:i/>
          <w:iCs/>
        </w:rPr>
        <w:t>PLOS ONE</w:t>
      </w:r>
      <w:r>
        <w:t xml:space="preserve">, </w:t>
      </w:r>
      <w:r>
        <w:rPr>
          <w:i/>
          <w:iCs/>
        </w:rPr>
        <w:t>17</w:t>
      </w:r>
      <w:r>
        <w:t>(10), e0276439. https://doi.org/10.1371/journal.pone.0276439</w:t>
      </w:r>
    </w:p>
    <w:p w14:paraId="07AB060F" w14:textId="77777777" w:rsidR="00176AA6" w:rsidRDefault="00176AA6" w:rsidP="00176AA6">
      <w:pPr>
        <w:pStyle w:val="Bibliografia"/>
      </w:pPr>
      <w:r>
        <w:lastRenderedPageBreak/>
        <w:t xml:space="preserve">Chancel, L., Piketty, T., Saez, E., &amp; Zucman, G. (2022). </w:t>
      </w:r>
      <w:r>
        <w:rPr>
          <w:i/>
          <w:iCs/>
        </w:rPr>
        <w:t>World Inequality Report 2022</w:t>
      </w:r>
      <w:r>
        <w:t>. Harvard University Press. https://app.readcube.com/library/0a3c846c-7570-4913-bd72-3afd46468081/item/47229c4a-fb98-4cce-81b5-2dd1563305ff</w:t>
      </w:r>
    </w:p>
    <w:p w14:paraId="47142053" w14:textId="77777777" w:rsidR="00176AA6" w:rsidRDefault="00176AA6" w:rsidP="00176AA6">
      <w:pPr>
        <w:pStyle w:val="Bibliografia"/>
      </w:pPr>
      <w: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6A28F6CD" w14:textId="77777777" w:rsidR="00176AA6" w:rsidRDefault="00176AA6" w:rsidP="00176AA6">
      <w:pPr>
        <w:pStyle w:val="Bibliografia"/>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409110D5" w14:textId="77777777" w:rsidR="00176AA6" w:rsidRDefault="00176AA6" w:rsidP="00176AA6">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183F869C" w14:textId="77777777" w:rsidR="00176AA6" w:rsidRDefault="00176AA6" w:rsidP="00176AA6">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581BD03C" w14:textId="77777777" w:rsidR="00176AA6" w:rsidRDefault="00176AA6" w:rsidP="00176AA6">
      <w:pPr>
        <w:pStyle w:val="Bibliografia"/>
      </w:pPr>
      <w:r>
        <w:t xml:space="preserve">Christensen, A. P., Golino, H., Abad, F. J., &amp; Garrido, L. E. (2024). </w:t>
      </w:r>
      <w:r>
        <w:rPr>
          <w:i/>
          <w:iCs/>
        </w:rPr>
        <w:t>Revised network loadings</w:t>
      </w:r>
      <w:r>
        <w:t>. https://doi.org/10.31234/osf.io/3zdxg</w:t>
      </w:r>
    </w:p>
    <w:p w14:paraId="3E10652A" w14:textId="77777777" w:rsidR="00176AA6" w:rsidRPr="00176AA6" w:rsidRDefault="00176AA6" w:rsidP="00176AA6">
      <w:pPr>
        <w:pStyle w:val="Bibliografia"/>
        <w:rPr>
          <w:lang w:val="it-IT"/>
        </w:rPr>
      </w:pPr>
      <w:r>
        <w:t xml:space="preserve">Converse, P. E. (2006). The nature of belief systems in mass publics (1964). </w:t>
      </w:r>
      <w:r w:rsidRPr="00176AA6">
        <w:rPr>
          <w:i/>
          <w:iCs/>
          <w:lang w:val="it-IT"/>
        </w:rPr>
        <w:t>Critical Review</w:t>
      </w:r>
      <w:r w:rsidRPr="00176AA6">
        <w:rPr>
          <w:lang w:val="it-IT"/>
        </w:rPr>
        <w:t xml:space="preserve">, </w:t>
      </w:r>
      <w:r w:rsidRPr="00176AA6">
        <w:rPr>
          <w:i/>
          <w:iCs/>
          <w:lang w:val="it-IT"/>
        </w:rPr>
        <w:t>18</w:t>
      </w:r>
      <w:r w:rsidRPr="00176AA6">
        <w:rPr>
          <w:lang w:val="it-IT"/>
        </w:rPr>
        <w:t>(1–3), 1–74. https://doi.org/10.1080/08913810608443650</w:t>
      </w:r>
    </w:p>
    <w:p w14:paraId="1605CE28" w14:textId="77777777" w:rsidR="00176AA6" w:rsidRDefault="00176AA6" w:rsidP="00176AA6">
      <w:pPr>
        <w:pStyle w:val="Bibliografia"/>
      </w:pPr>
      <w:r w:rsidRPr="00176AA6">
        <w:rPr>
          <w:lang w:val="it-IT"/>
        </w:rPr>
        <w:t xml:space="preserve">Cruces, G., Perez-Truglia, R., &amp; Tetaz,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77C29C76" w14:textId="77777777" w:rsidR="00176AA6" w:rsidRDefault="00176AA6" w:rsidP="00176AA6">
      <w:pPr>
        <w:pStyle w:val="Bibliografia"/>
      </w:pPr>
      <w:r>
        <w:t xml:space="preserve">Dablander, F., &amp; Hinne, M. (2019). Node centrality measures are a poor substitute for causal inference. </w:t>
      </w:r>
      <w:r>
        <w:rPr>
          <w:i/>
          <w:iCs/>
        </w:rPr>
        <w:t>Scientific Reports</w:t>
      </w:r>
      <w:r>
        <w:t xml:space="preserve">, </w:t>
      </w:r>
      <w:r>
        <w:rPr>
          <w:i/>
          <w:iCs/>
        </w:rPr>
        <w:t>9</w:t>
      </w:r>
      <w:r>
        <w:t>(1), 6846. https://doi.org/10.1038/s41598-019-43033-9</w:t>
      </w:r>
    </w:p>
    <w:p w14:paraId="7FF94317" w14:textId="77777777" w:rsidR="00176AA6" w:rsidRDefault="00176AA6" w:rsidP="00176AA6">
      <w:pPr>
        <w:pStyle w:val="Bibliografia"/>
      </w:pPr>
      <w:r>
        <w:t xml:space="preserve">Dalege, J., Borsboom, D., Harreveld,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188FBCAC" w14:textId="77777777" w:rsidR="00176AA6" w:rsidRDefault="00176AA6" w:rsidP="00176AA6">
      <w:pPr>
        <w:pStyle w:val="Bibliografia"/>
      </w:pPr>
      <w:r>
        <w:lastRenderedPageBreak/>
        <w:t xml:space="preserve">Dalege, J., Borsboom, D., Harreveld,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5D45DAF0" w14:textId="77777777" w:rsidR="00176AA6" w:rsidRDefault="00176AA6" w:rsidP="00176AA6">
      <w:pPr>
        <w:pStyle w:val="Bibliografia"/>
      </w:pPr>
      <w:r>
        <w:t xml:space="preserve">Dalege, J., Borsboom, D., Harreveld, F. van, Waldorp,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5BED1BD4" w14:textId="77777777" w:rsidR="00176AA6" w:rsidRDefault="00176AA6" w:rsidP="00176AA6">
      <w:pPr>
        <w:pStyle w:val="Bibliografia"/>
      </w:pPr>
      <w:r>
        <w:t xml:space="preserve">Dalege, J., Borsboom, D., van Harreveld,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32516A69" w14:textId="77777777" w:rsidR="00176AA6" w:rsidRDefault="00176AA6" w:rsidP="00176AA6">
      <w:pPr>
        <w:pStyle w:val="Bibliografia"/>
      </w:pPr>
      <w:r>
        <w:t xml:space="preserve">Dalege, J., Borsboom, D., van Harreveld,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786C022D" w14:textId="77777777" w:rsidR="00176AA6" w:rsidRDefault="00176AA6" w:rsidP="00176AA6">
      <w:pPr>
        <w:pStyle w:val="Bibliografia"/>
      </w:pPr>
      <w:r>
        <w:t xml:space="preserve">DiMaggio, P., &amp; Goldberg, A. (2018). Searching for </w:t>
      </w:r>
      <w:r>
        <w:rPr>
          <w:i/>
          <w:iCs/>
        </w:rPr>
        <w:t>Homo Economicus</w:t>
      </w:r>
      <w:r>
        <w:t xml:space="preserve">: Variation in Americans’ Construals of and Attitudes toward Markets. </w:t>
      </w:r>
      <w:r>
        <w:rPr>
          <w:i/>
          <w:iCs/>
        </w:rPr>
        <w:t>European Journal of Sociology</w:t>
      </w:r>
      <w:r>
        <w:t xml:space="preserve">, </w:t>
      </w:r>
      <w:r>
        <w:rPr>
          <w:i/>
          <w:iCs/>
        </w:rPr>
        <w:t>59</w:t>
      </w:r>
      <w:r>
        <w:t>(2), 151–189. https://doi.org/10.1017/S0003975617000558</w:t>
      </w:r>
    </w:p>
    <w:p w14:paraId="629C75DA" w14:textId="77777777" w:rsidR="00176AA6" w:rsidRDefault="00176AA6" w:rsidP="00176AA6">
      <w:pPr>
        <w:pStyle w:val="Bibliografia"/>
      </w:pPr>
      <w:r>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27620FA1" w14:textId="77777777" w:rsidR="00176AA6" w:rsidRDefault="00176AA6" w:rsidP="00176AA6">
      <w:pPr>
        <w:pStyle w:val="Bibliografia"/>
      </w:pPr>
      <w:r>
        <w:t xml:space="preserve">Eagly, A. H., &amp; Chaiken, S. (1993). </w:t>
      </w:r>
      <w:r>
        <w:rPr>
          <w:i/>
          <w:iCs/>
        </w:rPr>
        <w:t>The psychology of attitudes.</w:t>
      </w:r>
      <w:r>
        <w:t xml:space="preserve"> (pp. xxii, 794). Harcourt Brace Jovanovich College Publishers.</w:t>
      </w:r>
    </w:p>
    <w:p w14:paraId="77FE4862" w14:textId="77777777" w:rsidR="00176AA6" w:rsidRDefault="00176AA6" w:rsidP="00176AA6">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712BE0F1" w14:textId="77777777" w:rsidR="00176AA6" w:rsidRDefault="00176AA6" w:rsidP="00176AA6">
      <w:pPr>
        <w:pStyle w:val="Bibliografia"/>
      </w:pPr>
      <w:r>
        <w:t xml:space="preserve">Epskamp,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3B617BCE" w14:textId="77777777" w:rsidR="00176AA6" w:rsidRDefault="00176AA6" w:rsidP="00176AA6">
      <w:pPr>
        <w:pStyle w:val="Bibliografia"/>
      </w:pPr>
      <w:r>
        <w:lastRenderedPageBreak/>
        <w:t xml:space="preserve">Epskamp, S., &amp; Fried, E. I. (2018). A Tutorial on Regularized Partial Correlation Networks. </w:t>
      </w:r>
      <w:r>
        <w:rPr>
          <w:i/>
          <w:iCs/>
        </w:rPr>
        <w:t>Psychological Methods</w:t>
      </w:r>
      <w:r>
        <w:t xml:space="preserve">, </w:t>
      </w:r>
      <w:r>
        <w:rPr>
          <w:i/>
          <w:iCs/>
        </w:rPr>
        <w:t>23</w:t>
      </w:r>
      <w:r>
        <w:t>(4), 617–634. https://doi.org/10.1037/met0000167</w:t>
      </w:r>
    </w:p>
    <w:p w14:paraId="25D76A39" w14:textId="77777777" w:rsidR="00176AA6" w:rsidRDefault="00176AA6" w:rsidP="00176AA6">
      <w:pPr>
        <w:pStyle w:val="Bibliografia"/>
      </w:pPr>
      <w:r>
        <w:t xml:space="preserve">Esping-Andersen, G., &amp; Myles, J. (2011). </w:t>
      </w:r>
      <w:r>
        <w:rPr>
          <w:i/>
          <w:iCs/>
        </w:rPr>
        <w:t>Economic Inequality and the Welfare State</w:t>
      </w:r>
      <w:r>
        <w:t>. Oxford University Press. https://doi.org/10.1093/oxfordhb/9780199606061.013.0025</w:t>
      </w:r>
    </w:p>
    <w:p w14:paraId="5412E51F" w14:textId="77777777" w:rsidR="00176AA6" w:rsidRDefault="00176AA6" w:rsidP="00176AA6">
      <w:pPr>
        <w:pStyle w:val="Bibliografia"/>
      </w:pPr>
      <w:r>
        <w:t xml:space="preserve">Fatke, M. (2018). Inequality Perceptions, Preferences Conducive to Redistribution, and the Conditioning Role of Social Position. </w:t>
      </w:r>
      <w:r>
        <w:rPr>
          <w:i/>
          <w:iCs/>
        </w:rPr>
        <w:t>Societies</w:t>
      </w:r>
      <w:r>
        <w:t xml:space="preserve">, </w:t>
      </w:r>
      <w:r>
        <w:rPr>
          <w:i/>
          <w:iCs/>
        </w:rPr>
        <w:t>8</w:t>
      </w:r>
      <w:r>
        <w:t>(4), 99. https://doi.org/10.3390/soc8040099</w:t>
      </w:r>
    </w:p>
    <w:p w14:paraId="73ECBCFC" w14:textId="77777777" w:rsidR="00176AA6" w:rsidRDefault="00176AA6" w:rsidP="00176AA6">
      <w:pPr>
        <w:pStyle w:val="Bibliografia"/>
      </w:pPr>
      <w:r>
        <w:t xml:space="preserve">Foygel, R., &amp; Drton,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5C1B10DF" w14:textId="77777777" w:rsidR="00176AA6" w:rsidRDefault="00176AA6" w:rsidP="00176AA6">
      <w:pPr>
        <w:pStyle w:val="Bibliografia"/>
      </w:pPr>
      <w:r>
        <w:t xml:space="preserve">Franetovic, G., &amp; Bertero, A. (2023). How do people understand inequality in Chile? A study through attitude network analysis. </w:t>
      </w:r>
      <w:r>
        <w:rPr>
          <w:i/>
          <w:iCs/>
        </w:rPr>
        <w:t>AWARI</w:t>
      </w:r>
      <w:r>
        <w:t xml:space="preserve">, </w:t>
      </w:r>
      <w:r>
        <w:rPr>
          <w:i/>
          <w:iCs/>
        </w:rPr>
        <w:t>4</w:t>
      </w:r>
      <w:r>
        <w:t>. https://doi.org/10.47909/awari.42</w:t>
      </w:r>
    </w:p>
    <w:p w14:paraId="156328A2" w14:textId="77777777" w:rsidR="00176AA6" w:rsidRDefault="00176AA6" w:rsidP="00176AA6">
      <w:pPr>
        <w:pStyle w:val="Bibliografia"/>
      </w:pPr>
      <w:r w:rsidRPr="00176AA6">
        <w:rPr>
          <w:lang w:val="it-IT"/>
        </w:rPr>
        <w:t xml:space="preserve">Franetovic,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181A9EBA" w14:textId="77777777" w:rsidR="00176AA6" w:rsidRDefault="00176AA6" w:rsidP="00176AA6">
      <w:pPr>
        <w:pStyle w:val="Bibliografia"/>
      </w:pPr>
      <w:r>
        <w:t xml:space="preserve">Fruchterman, T. M. J., &amp; Reingold, E. M. (1991). Graph drawing by force‐directed placement. </w:t>
      </w:r>
      <w:r>
        <w:rPr>
          <w:i/>
          <w:iCs/>
        </w:rPr>
        <w:t>Software: Practice and Experience</w:t>
      </w:r>
      <w:r>
        <w:t xml:space="preserve">, </w:t>
      </w:r>
      <w:r>
        <w:rPr>
          <w:i/>
          <w:iCs/>
        </w:rPr>
        <w:t>21</w:t>
      </w:r>
      <w:r>
        <w:t>(11), 1129–1164. https://doi.org/10.1002/spe.4380211102</w:t>
      </w:r>
    </w:p>
    <w:p w14:paraId="5048112C" w14:textId="77777777" w:rsidR="00176AA6" w:rsidRDefault="00176AA6" w:rsidP="00176AA6">
      <w:pPr>
        <w:pStyle w:val="Bibliografia"/>
      </w:pPr>
      <w:r>
        <w:t xml:space="preserve">García‐Castro, J. D., García‐Sánchez, E., Montoya‐Lozano, M., &amp; Rodríguez‐Bailón,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77C7A963" w14:textId="77777777" w:rsidR="00176AA6" w:rsidRDefault="00176AA6" w:rsidP="00176AA6">
      <w:pPr>
        <w:pStyle w:val="Bibliografia"/>
      </w:pPr>
      <w:r>
        <w:t xml:space="preserve">García‐Sánchez, E., Osborne, D., Willis, G. B., &amp; Rodríguez‐Bailón,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41BA2417" w14:textId="77777777" w:rsidR="00176AA6" w:rsidRDefault="00176AA6" w:rsidP="00176AA6">
      <w:pPr>
        <w:pStyle w:val="Bibliografia"/>
      </w:pPr>
      <w:r>
        <w:lastRenderedPageBreak/>
        <w:t xml:space="preserve">Gimpelson, V., &amp; Treisman, D. (2018). Misperceiving inequality. </w:t>
      </w:r>
      <w:r>
        <w:rPr>
          <w:i/>
          <w:iCs/>
        </w:rPr>
        <w:t>Economics &amp; Politics</w:t>
      </w:r>
      <w:r>
        <w:t xml:space="preserve">, </w:t>
      </w:r>
      <w:r>
        <w:rPr>
          <w:i/>
          <w:iCs/>
        </w:rPr>
        <w:t>30</w:t>
      </w:r>
      <w:r>
        <w:t>(1), 27–54. https://doi.org/10.1111/ecpo.12103</w:t>
      </w:r>
    </w:p>
    <w:p w14:paraId="1D075A34" w14:textId="77777777" w:rsidR="00176AA6" w:rsidRDefault="00176AA6" w:rsidP="00176AA6">
      <w:pPr>
        <w:pStyle w:val="Bibliografia"/>
      </w:pPr>
      <w:r>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3E1C3A2F" w14:textId="77777777" w:rsidR="00176AA6" w:rsidRDefault="00176AA6" w:rsidP="00176AA6">
      <w:pPr>
        <w:pStyle w:val="Bibliografia"/>
      </w:pPr>
      <w:r>
        <w:t xml:space="preserve">Golino, H. F., Epskamp,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5BF0E6E1" w14:textId="77777777" w:rsidR="00176AA6" w:rsidRDefault="00176AA6" w:rsidP="00176AA6">
      <w:pPr>
        <w:pStyle w:val="Bibliografia"/>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43D61C5B" w14:textId="77777777" w:rsidR="00176AA6" w:rsidRDefault="00176AA6" w:rsidP="00176AA6">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080AA801" w14:textId="77777777" w:rsidR="00176AA6" w:rsidRDefault="00176AA6" w:rsidP="00176AA6">
      <w:pPr>
        <w:pStyle w:val="Bibliografia"/>
      </w:pPr>
      <w:r>
        <w:t xml:space="preserve">Haslbeck, J. M. B., Borsboom, D., &amp; Waldorp, L. J. (2021). Moderated Network Models. </w:t>
      </w:r>
      <w:r>
        <w:rPr>
          <w:i/>
          <w:iCs/>
        </w:rPr>
        <w:t>Multivariate Behavioral Research</w:t>
      </w:r>
      <w:r>
        <w:t xml:space="preserve">, </w:t>
      </w:r>
      <w:r>
        <w:rPr>
          <w:i/>
          <w:iCs/>
        </w:rPr>
        <w:t>56</w:t>
      </w:r>
      <w:r>
        <w:t>(2), 256–287. https://doi.org/10.1080/00273171.2019.1677207</w:t>
      </w:r>
    </w:p>
    <w:p w14:paraId="1BDBD2C8" w14:textId="77777777" w:rsidR="00176AA6" w:rsidRDefault="00176AA6" w:rsidP="00176AA6">
      <w:pPr>
        <w:pStyle w:val="Bibliografia"/>
      </w:pPr>
      <w:r>
        <w:t xml:space="preserve">Haslbeck, J. M. B., &amp; Waldorp, L. J. (2020). mgm: Estimating Time-Varying Mixed Graphical Models in High-Dimensional Data. </w:t>
      </w:r>
      <w:r>
        <w:rPr>
          <w:i/>
          <w:iCs/>
        </w:rPr>
        <w:t>Journal of Statistical Software</w:t>
      </w:r>
      <w:r>
        <w:t xml:space="preserve">, </w:t>
      </w:r>
      <w:r>
        <w:rPr>
          <w:i/>
          <w:iCs/>
        </w:rPr>
        <w:t>93</w:t>
      </w:r>
      <w:r>
        <w:t>(8). https://doi.org/10.18637/jss.v093.i08</w:t>
      </w:r>
    </w:p>
    <w:p w14:paraId="5B3200C5" w14:textId="77777777" w:rsidR="00176AA6" w:rsidRDefault="00176AA6" w:rsidP="00176AA6">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285475A9" w14:textId="77777777" w:rsidR="00176AA6" w:rsidRDefault="00176AA6" w:rsidP="00176AA6">
      <w:pPr>
        <w:pStyle w:val="Bibliografia"/>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4B32A40B" w14:textId="77777777" w:rsidR="00176AA6" w:rsidRDefault="00176AA6" w:rsidP="00176AA6">
      <w:pPr>
        <w:pStyle w:val="Bibliografia"/>
      </w:pPr>
      <w:r>
        <w:lastRenderedPageBreak/>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70CC170E" w14:textId="77777777" w:rsidR="00176AA6" w:rsidRDefault="00176AA6" w:rsidP="00176AA6">
      <w:pPr>
        <w:pStyle w:val="Bibliografia"/>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609D64DA" w14:textId="77777777" w:rsidR="00176AA6" w:rsidRDefault="00176AA6" w:rsidP="00176AA6">
      <w:pPr>
        <w:pStyle w:val="Bibliografia"/>
      </w:pPr>
      <w:r w:rsidRPr="00176AA6">
        <w:rPr>
          <w:lang w:val="it-IT"/>
        </w:rPr>
        <w:t xml:space="preserve">Hunzaker,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1132E746" w14:textId="77777777" w:rsidR="00176AA6" w:rsidRDefault="00176AA6" w:rsidP="00176AA6">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68DF275E" w14:textId="77777777" w:rsidR="00176AA6" w:rsidRDefault="00176AA6" w:rsidP="00176AA6">
      <w:pPr>
        <w:pStyle w:val="Bibliografia"/>
      </w:pPr>
      <w:r>
        <w:t xml:space="preserve">Ising, E. (1925). Beitrag zur Theorie des Ferromagnetismus. </w:t>
      </w:r>
      <w:r>
        <w:rPr>
          <w:i/>
          <w:iCs/>
        </w:rPr>
        <w:t>Zeitschrift für Physik</w:t>
      </w:r>
      <w:r>
        <w:t xml:space="preserve">, </w:t>
      </w:r>
      <w:r>
        <w:rPr>
          <w:i/>
          <w:iCs/>
        </w:rPr>
        <w:t>31</w:t>
      </w:r>
      <w:r>
        <w:t>(1), 253–258. https://doi.org/10.1007/BF02980577</w:t>
      </w:r>
    </w:p>
    <w:p w14:paraId="53F6312A" w14:textId="77777777" w:rsidR="00176AA6" w:rsidRDefault="00176AA6" w:rsidP="00176AA6">
      <w:pPr>
        <w:pStyle w:val="Bibliografia"/>
      </w:pPr>
      <w:r>
        <w:t xml:space="preserve">ISSP Research Group. (2022). </w:t>
      </w:r>
      <w:r>
        <w:rPr>
          <w:i/>
          <w:iCs/>
        </w:rPr>
        <w:t>International Social Survey Programme: Social Inequality V - ISSP 2019</w:t>
      </w:r>
      <w:r>
        <w:t>. https://doi.org/10.4232/1.14009</w:t>
      </w:r>
    </w:p>
    <w:p w14:paraId="26C9074E" w14:textId="77777777" w:rsidR="00176AA6" w:rsidRDefault="00176AA6" w:rsidP="00176AA6">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0929F629" w14:textId="77777777" w:rsidR="00176AA6" w:rsidRDefault="00176AA6" w:rsidP="00176AA6">
      <w:pPr>
        <w:pStyle w:val="Bibliografia"/>
      </w:pPr>
      <w:r>
        <w:t xml:space="preserve">Jost, J. T., &amp; Van der Toorn, J. (2012). System justification theory. </w:t>
      </w:r>
      <w:r>
        <w:rPr>
          <w:i/>
          <w:iCs/>
        </w:rPr>
        <w:t>Handbook of Theories of Social Psychology</w:t>
      </w:r>
      <w:r>
        <w:t xml:space="preserve">, </w:t>
      </w:r>
      <w:r>
        <w:rPr>
          <w:i/>
          <w:iCs/>
        </w:rPr>
        <w:t>2</w:t>
      </w:r>
      <w:r>
        <w:t>, 313–343.</w:t>
      </w:r>
    </w:p>
    <w:p w14:paraId="29D52690" w14:textId="77777777" w:rsidR="00176AA6" w:rsidRDefault="00176AA6" w:rsidP="00176AA6">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71352778" w14:textId="77777777" w:rsidR="00176AA6" w:rsidRDefault="00176AA6" w:rsidP="00176AA6">
      <w:pPr>
        <w:pStyle w:val="Bibliografia"/>
      </w:pPr>
      <w:r>
        <w:t xml:space="preserve">Kenworthy, L., &amp; McCall, L. (2007). Inequality, public opinion and redistribution. </w:t>
      </w:r>
      <w:r>
        <w:rPr>
          <w:i/>
          <w:iCs/>
        </w:rPr>
        <w:t>Socio-Economic Review</w:t>
      </w:r>
      <w:r>
        <w:t xml:space="preserve">, </w:t>
      </w:r>
      <w:r>
        <w:rPr>
          <w:i/>
          <w:iCs/>
        </w:rPr>
        <w:t>6</w:t>
      </w:r>
      <w:r>
        <w:t>(1), 35–68. https://doi.org/10.1093/ser/mwm006</w:t>
      </w:r>
    </w:p>
    <w:p w14:paraId="1F381989" w14:textId="77777777" w:rsidR="00176AA6" w:rsidRDefault="00176AA6" w:rsidP="00176AA6">
      <w:pPr>
        <w:pStyle w:val="Bibliografia"/>
      </w:pPr>
      <w:r>
        <w:lastRenderedPageBreak/>
        <w:t xml:space="preserve">Kesberg, R., Brandt, M. J., Easterbrook, M. J., Spruyt, B., &amp; Turner‐Zwinkels,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463868D2" w14:textId="77777777" w:rsidR="00176AA6" w:rsidRDefault="00176AA6" w:rsidP="00176AA6">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7D1A2823" w14:textId="77777777" w:rsidR="00176AA6" w:rsidRDefault="00176AA6" w:rsidP="00176AA6">
      <w:pPr>
        <w:pStyle w:val="Bibliografia"/>
      </w:pPr>
      <w:r>
        <w:t xml:space="preserve">Korpi, W., &amp; Palme, J. (1998). The Paradox of Redistribution and Strategies of Equality: Welfare State Institutions, Inequality, and Poverty in the Western Countries. </w:t>
      </w:r>
      <w:r>
        <w:rPr>
          <w:i/>
          <w:iCs/>
        </w:rPr>
        <w:t>American Sociological Review</w:t>
      </w:r>
      <w:r>
        <w:t xml:space="preserve">, </w:t>
      </w:r>
      <w:r>
        <w:rPr>
          <w:i/>
          <w:iCs/>
        </w:rPr>
        <w:t>63</w:t>
      </w:r>
      <w:r>
        <w:t>(5), 661. https://doi.org/10.2307/2657333</w:t>
      </w:r>
    </w:p>
    <w:p w14:paraId="6F82BD79" w14:textId="77777777" w:rsidR="00176AA6" w:rsidRDefault="00176AA6" w:rsidP="00176AA6">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05ABC76B" w14:textId="77777777" w:rsidR="00176AA6" w:rsidRDefault="00176AA6" w:rsidP="00176AA6">
      <w:pPr>
        <w:pStyle w:val="Bibliografia"/>
      </w:pPr>
      <w:r>
        <w:t xml:space="preserve">Kuhn, A. (2019). The subversive nature of inequality: Subjective inequality perceptions and attitudes to social inequality. </w:t>
      </w:r>
      <w:r>
        <w:rPr>
          <w:i/>
          <w:iCs/>
        </w:rPr>
        <w:t>European Journal of Political Economy</w:t>
      </w:r>
      <w:r>
        <w:t xml:space="preserve">, </w:t>
      </w:r>
      <w:r>
        <w:rPr>
          <w:i/>
          <w:iCs/>
        </w:rPr>
        <w:t>59</w:t>
      </w:r>
      <w:r>
        <w:t>, 331–344. https://doi.org/10.1016/j.ejpoleco.2019.04.004</w:t>
      </w:r>
    </w:p>
    <w:p w14:paraId="2A0DFC1C" w14:textId="77777777" w:rsidR="00176AA6" w:rsidRDefault="00176AA6" w:rsidP="00176AA6">
      <w:pPr>
        <w:pStyle w:val="Bibliografia"/>
      </w:pPr>
      <w:r w:rsidRPr="00176AA6">
        <w:rPr>
          <w:lang w:val="it-IT"/>
        </w:rPr>
        <w:t xml:space="preserve">Kuziemko, I., Norton, M. I., Saez, E., &amp; Stantcheva,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758D8666" w14:textId="77777777" w:rsidR="00176AA6" w:rsidRDefault="00176AA6" w:rsidP="00176AA6">
      <w:pPr>
        <w:pStyle w:val="Bibliografia"/>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5169FB27" w14:textId="77777777" w:rsidR="00176AA6" w:rsidRDefault="00176AA6" w:rsidP="00176AA6">
      <w:pPr>
        <w:pStyle w:val="Bibliografia"/>
      </w:pPr>
      <w:r>
        <w:t xml:space="preserve">Lauritzen, S. L. (1996). </w:t>
      </w:r>
      <w:r>
        <w:rPr>
          <w:i/>
          <w:iCs/>
        </w:rPr>
        <w:t>Graphical models</w:t>
      </w:r>
      <w:r>
        <w:t xml:space="preserve"> (Vol. 17). Clarendon Press.</w:t>
      </w:r>
    </w:p>
    <w:p w14:paraId="69D4E9FF" w14:textId="77777777" w:rsidR="00176AA6" w:rsidRDefault="00176AA6" w:rsidP="00176AA6">
      <w:pPr>
        <w:pStyle w:val="Bibliografia"/>
      </w:pPr>
      <w:r>
        <w:t xml:space="preserve">Lavrakas, &amp; J., P. (2008). Encyclopedia of Survey Research Methods. </w:t>
      </w:r>
      <w:r>
        <w:rPr>
          <w:i/>
          <w:iCs/>
        </w:rPr>
        <w:t>Sage Publications</w:t>
      </w:r>
      <w:r>
        <w:t>. https://doi.org/10.4135/9781412963947.n26</w:t>
      </w:r>
    </w:p>
    <w:p w14:paraId="2821CBE2" w14:textId="77777777" w:rsidR="00176AA6" w:rsidRDefault="00176AA6" w:rsidP="00176AA6">
      <w:pPr>
        <w:pStyle w:val="Bibliografia"/>
      </w:pPr>
      <w:r>
        <w:lastRenderedPageBreak/>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33975453" w14:textId="77777777" w:rsidR="00176AA6" w:rsidRDefault="00176AA6" w:rsidP="00176AA6">
      <w:pPr>
        <w:pStyle w:val="Bibliografia"/>
      </w:pPr>
      <w:r>
        <w:t xml:space="preserve">Lierse, H., Sachweh,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4F8AC8F8" w14:textId="77777777" w:rsidR="00176AA6" w:rsidRDefault="00176AA6" w:rsidP="00176AA6">
      <w:pPr>
        <w:pStyle w:val="Bibliografia"/>
      </w:pPr>
      <w:r>
        <w:t xml:space="preserve">Lindh, A., &amp; McCall, L. (2020). Class Position and Political Opinion in Rich Democracies. </w:t>
      </w:r>
      <w:r>
        <w:rPr>
          <w:i/>
          <w:iCs/>
        </w:rPr>
        <w:t>Annual Review of Sociology</w:t>
      </w:r>
      <w:r>
        <w:t xml:space="preserve">, </w:t>
      </w:r>
      <w:r>
        <w:rPr>
          <w:i/>
          <w:iCs/>
        </w:rPr>
        <w:t>46</w:t>
      </w:r>
      <w:r>
        <w:t>(1), 419–441. https://doi.org/10.1146/annurev-soc-121919-054609</w:t>
      </w:r>
    </w:p>
    <w:p w14:paraId="1A4CC39D" w14:textId="77777777" w:rsidR="00176AA6" w:rsidRDefault="00176AA6" w:rsidP="00176AA6">
      <w:pPr>
        <w:pStyle w:val="Bibliografia"/>
      </w:pPr>
      <w:r>
        <w:t xml:space="preserve">Lübker, M. (2004). Globalization and perceptions of social inequality. </w:t>
      </w:r>
      <w:r>
        <w:rPr>
          <w:i/>
          <w:iCs/>
        </w:rPr>
        <w:t>International Labour Review</w:t>
      </w:r>
      <w:r>
        <w:t xml:space="preserve">, </w:t>
      </w:r>
      <w:r>
        <w:rPr>
          <w:i/>
          <w:iCs/>
        </w:rPr>
        <w:t>143</w:t>
      </w:r>
      <w:r>
        <w:t>(1–2), 91–128. https://doi.org/10.1111/j.1564-913X.2004.tb00547.x</w:t>
      </w:r>
    </w:p>
    <w:p w14:paraId="0DF918A2" w14:textId="77777777" w:rsidR="00176AA6" w:rsidRDefault="00176AA6" w:rsidP="00176AA6">
      <w:pPr>
        <w:pStyle w:val="Bibliografia"/>
      </w:pPr>
      <w:r>
        <w:t xml:space="preserve">McCall, L. (2013). </w:t>
      </w:r>
      <w:r>
        <w:rPr>
          <w:i/>
          <w:iCs/>
        </w:rPr>
        <w:t>The Undeserving Rich American Beliefs about Inequality, Opportunity, and Redistribution</w:t>
      </w:r>
      <w:r>
        <w:t>.</w:t>
      </w:r>
    </w:p>
    <w:p w14:paraId="2832B3FA" w14:textId="77777777" w:rsidR="00176AA6" w:rsidRDefault="00176AA6" w:rsidP="00176AA6">
      <w:pPr>
        <w:pStyle w:val="Bibliografia"/>
      </w:pPr>
      <w:r>
        <w:t xml:space="preserve">McCall, L., &amp; Percheski, C. (2010). Income Inequality: New Trends and Research Directions. </w:t>
      </w:r>
      <w:r>
        <w:rPr>
          <w:i/>
          <w:iCs/>
        </w:rPr>
        <w:t>Annual Review of Sociology</w:t>
      </w:r>
      <w:r>
        <w:t xml:space="preserve">, </w:t>
      </w:r>
      <w:r>
        <w:rPr>
          <w:i/>
          <w:iCs/>
        </w:rPr>
        <w:t>36</w:t>
      </w:r>
      <w:r>
        <w:t>(1), 329–347. https://doi.org/10.1146/annurev.soc.012809.102541</w:t>
      </w:r>
    </w:p>
    <w:p w14:paraId="3C2F4F58" w14:textId="77777777" w:rsidR="00176AA6" w:rsidRDefault="00176AA6" w:rsidP="00176AA6">
      <w:pPr>
        <w:pStyle w:val="Bibliografia"/>
      </w:pPr>
      <w:r>
        <w:t xml:space="preserve">McCarty, N., &amp; Pontusson, J. (2011). </w:t>
      </w:r>
      <w:r>
        <w:rPr>
          <w:i/>
          <w:iCs/>
        </w:rPr>
        <w:t>The Political Economy of Inequality and Redistribution</w:t>
      </w:r>
      <w:r>
        <w:t>. Oxford University Press. https://doi.org/10.1093/oxfordhb/9780199606061.013.0026</w:t>
      </w:r>
    </w:p>
    <w:p w14:paraId="7E03AE6B" w14:textId="77777777" w:rsidR="00176AA6" w:rsidRDefault="00176AA6" w:rsidP="00176AA6">
      <w:pPr>
        <w:pStyle w:val="Bibliografia"/>
      </w:pPr>
      <w:r>
        <w:t xml:space="preserve">Mijs, J. J. B. (2018). Inequality Is a Problem of Inference: How People Solve the Social Puzzle of Unequal Outcomes. </w:t>
      </w:r>
      <w:r>
        <w:rPr>
          <w:i/>
          <w:iCs/>
        </w:rPr>
        <w:t>Societies</w:t>
      </w:r>
      <w:r>
        <w:t xml:space="preserve">, </w:t>
      </w:r>
      <w:r>
        <w:rPr>
          <w:i/>
          <w:iCs/>
        </w:rPr>
        <w:t>8</w:t>
      </w:r>
      <w:r>
        <w:t>(3), 64. https://doi.org/10.3390/soc8030064</w:t>
      </w:r>
    </w:p>
    <w:p w14:paraId="6E473BB3" w14:textId="77777777" w:rsidR="00176AA6" w:rsidRDefault="00176AA6" w:rsidP="00176AA6">
      <w:pPr>
        <w:pStyle w:val="Bibliografia"/>
      </w:pPr>
      <w:r>
        <w:t xml:space="preserve">Mijs,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3DCA338B" w14:textId="77777777" w:rsidR="00176AA6" w:rsidRPr="00176AA6" w:rsidRDefault="00176AA6" w:rsidP="00176AA6">
      <w:pPr>
        <w:pStyle w:val="Bibliografia"/>
        <w:rPr>
          <w:lang w:val="it-IT"/>
        </w:rPr>
      </w:pPr>
      <w:r>
        <w:t xml:space="preserve">Mijs, J. J. B., &amp; Roe, E. L. (2021). Is America coming apart? Socioeconomic segregation in neighborhoods, schools, workplaces, and social networks, 1970–2020. </w:t>
      </w:r>
      <w:r w:rsidRPr="00176AA6">
        <w:rPr>
          <w:i/>
          <w:iCs/>
          <w:lang w:val="it-IT"/>
        </w:rPr>
        <w:t>Sociology Compass</w:t>
      </w:r>
      <w:r w:rsidRPr="00176AA6">
        <w:rPr>
          <w:lang w:val="it-IT"/>
        </w:rPr>
        <w:t xml:space="preserve">, </w:t>
      </w:r>
      <w:r w:rsidRPr="00176AA6">
        <w:rPr>
          <w:i/>
          <w:iCs/>
          <w:lang w:val="it-IT"/>
        </w:rPr>
        <w:t>15</w:t>
      </w:r>
      <w:r w:rsidRPr="00176AA6">
        <w:rPr>
          <w:lang w:val="it-IT"/>
        </w:rPr>
        <w:t>(6), e12884. https://doi.org/10.1111/soc4.12884</w:t>
      </w:r>
    </w:p>
    <w:p w14:paraId="11283C88" w14:textId="77777777" w:rsidR="00176AA6" w:rsidRDefault="00176AA6" w:rsidP="00176AA6">
      <w:pPr>
        <w:pStyle w:val="Bibliografia"/>
      </w:pPr>
      <w:r w:rsidRPr="00176AA6">
        <w:rPr>
          <w:lang w:val="it-IT"/>
        </w:rPr>
        <w:lastRenderedPageBreak/>
        <w:t xml:space="preserve">Neckerman, K. M., &amp; Torche, F. (2007). </w:t>
      </w:r>
      <w:r>
        <w:t xml:space="preserve">Inequality: Causes and Consequences. </w:t>
      </w:r>
      <w:r>
        <w:rPr>
          <w:i/>
          <w:iCs/>
        </w:rPr>
        <w:t>Annual Review of Sociology</w:t>
      </w:r>
      <w:r>
        <w:t xml:space="preserve">, </w:t>
      </w:r>
      <w:r>
        <w:rPr>
          <w:i/>
          <w:iCs/>
        </w:rPr>
        <w:t>33</w:t>
      </w:r>
      <w:r>
        <w:t>(1), 335–357. https://doi.org/10.1146/annurev.soc.33.040406.131755</w:t>
      </w:r>
    </w:p>
    <w:p w14:paraId="4FA6E980" w14:textId="77777777" w:rsidR="00176AA6" w:rsidRDefault="00176AA6" w:rsidP="00176AA6">
      <w:pPr>
        <w:pStyle w:val="Bibliografia"/>
      </w:pPr>
      <w:r>
        <w:t xml:space="preserve">OECD. (2018). </w:t>
      </w:r>
      <w:r>
        <w:rPr>
          <w:i/>
          <w:iCs/>
        </w:rPr>
        <w:t>A Broken Social Elevator? How to Promote Social Mobility</w:t>
      </w:r>
      <w:r>
        <w:t>. Organisation for Economic Co-Operation and Development. https://doi.org/10.1787/9789264301085-en</w:t>
      </w:r>
    </w:p>
    <w:p w14:paraId="5158A0E6" w14:textId="77777777" w:rsidR="00176AA6" w:rsidRDefault="00176AA6" w:rsidP="00176AA6">
      <w:pPr>
        <w:pStyle w:val="Bibliografia"/>
      </w:pPr>
      <w:r>
        <w:t xml:space="preserve">Opsahl, T., Agneessens, F., &amp; Skvoretz, J. (2010). Node centrality in weighted networks: Generalizing degree and shortest paths. </w:t>
      </w:r>
      <w:r>
        <w:rPr>
          <w:i/>
          <w:iCs/>
        </w:rPr>
        <w:t>Social Networks</w:t>
      </w:r>
      <w:r>
        <w:t xml:space="preserve">, </w:t>
      </w:r>
      <w:r>
        <w:rPr>
          <w:i/>
          <w:iCs/>
        </w:rPr>
        <w:t>32</w:t>
      </w:r>
      <w:r>
        <w:t>(3), 245–251. https://doi.org/10.1016/j.socnet.2010.03.006</w:t>
      </w:r>
    </w:p>
    <w:p w14:paraId="502189BF" w14:textId="77777777" w:rsidR="00176AA6" w:rsidRDefault="00176AA6" w:rsidP="00176AA6">
      <w:pPr>
        <w:pStyle w:val="Bibliografia"/>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31AE3755" w14:textId="77777777" w:rsidR="00176AA6" w:rsidRDefault="00176AA6" w:rsidP="00176AA6">
      <w:pPr>
        <w:pStyle w:val="Bibliografia"/>
      </w:pPr>
      <w:r>
        <w:t xml:space="preserve">Park, J., Kitayama, S., Markus, H. R., Coe, C. L., Miyamoto, Y., Karasawa, M., Curhan,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038D94A5" w14:textId="77777777" w:rsidR="00176AA6" w:rsidRDefault="00176AA6" w:rsidP="00176AA6">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698C2C78" w14:textId="77777777" w:rsidR="00176AA6" w:rsidRDefault="00176AA6" w:rsidP="00176AA6">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4192F014" w14:textId="77777777" w:rsidR="00176AA6" w:rsidRDefault="00176AA6" w:rsidP="00176AA6">
      <w:pPr>
        <w:pStyle w:val="Bibliografia"/>
      </w:pPr>
      <w:r>
        <w:t xml:space="preserve">Schlicht-Schmälzle, R., Chykina, V., &amp; Schmälzle, R. (2018). An attitude network analysis of post-national citizenship identities. </w:t>
      </w:r>
      <w:r>
        <w:rPr>
          <w:i/>
          <w:iCs/>
        </w:rPr>
        <w:t>PLoS ONE</w:t>
      </w:r>
      <w:r>
        <w:t xml:space="preserve">, </w:t>
      </w:r>
      <w:r>
        <w:rPr>
          <w:i/>
          <w:iCs/>
        </w:rPr>
        <w:t>13</w:t>
      </w:r>
      <w:r>
        <w:t>(12), e0208241. https://doi.org/10.1371/journal.pone.0208241</w:t>
      </w:r>
    </w:p>
    <w:p w14:paraId="3D110C1A" w14:textId="77777777" w:rsidR="00176AA6" w:rsidRDefault="00176AA6" w:rsidP="00176AA6">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520A1D4E" w14:textId="77777777" w:rsidR="00176AA6" w:rsidRDefault="00176AA6" w:rsidP="00176AA6">
      <w:pPr>
        <w:pStyle w:val="Bibliografia"/>
      </w:pPr>
      <w:r>
        <w:lastRenderedPageBreak/>
        <w:t xml:space="preserve">Shariff, A. F., Wiwad,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69132DB3" w14:textId="77777777" w:rsidR="00176AA6" w:rsidRDefault="00176AA6" w:rsidP="00176AA6">
      <w:pPr>
        <w:pStyle w:val="Bibliografia"/>
      </w:pPr>
      <w:r>
        <w:t xml:space="preserve">Shepelak, N. J., &amp; Alwin, D. F. (1986). </w:t>
      </w:r>
      <w:r>
        <w:rPr>
          <w:i/>
          <w:iCs/>
        </w:rPr>
        <w:t>Beliefs about Inequality and Perceptions of Distributive Justice</w:t>
      </w:r>
      <w:r>
        <w:t xml:space="preserve">. </w:t>
      </w:r>
      <w:r>
        <w:rPr>
          <w:i/>
          <w:iCs/>
        </w:rPr>
        <w:t>51</w:t>
      </w:r>
      <w:r>
        <w:t>, 30–46.</w:t>
      </w:r>
    </w:p>
    <w:p w14:paraId="1FCD093E" w14:textId="77777777" w:rsidR="00176AA6" w:rsidRDefault="00176AA6" w:rsidP="00176AA6">
      <w:pPr>
        <w:pStyle w:val="Bibliografia"/>
      </w:pPr>
      <w:r>
        <w:t xml:space="preserve">Telesford, Q. K., Joyce, K. E., Hayasaka, S., Burdette, J. H., &amp; Laurienti, P. J. (2011). The Ubiquity of Small-World Networks. </w:t>
      </w:r>
      <w:r>
        <w:rPr>
          <w:i/>
          <w:iCs/>
        </w:rPr>
        <w:t>Brain Connectivity</w:t>
      </w:r>
      <w:r>
        <w:t xml:space="preserve">, </w:t>
      </w:r>
      <w:r>
        <w:rPr>
          <w:i/>
          <w:iCs/>
        </w:rPr>
        <w:t>1</w:t>
      </w:r>
      <w:r>
        <w:t>(5), 367–375. https://doi.org/10.1089/brain.2011.0038</w:t>
      </w:r>
    </w:p>
    <w:p w14:paraId="17E84181" w14:textId="77777777" w:rsidR="00176AA6" w:rsidRDefault="00176AA6" w:rsidP="00176AA6">
      <w:pPr>
        <w:pStyle w:val="Bibliografia"/>
      </w:pPr>
      <w:r>
        <w:t xml:space="preserve">Tibshirani,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4425AB42" w14:textId="77777777" w:rsidR="00176AA6" w:rsidRDefault="00176AA6" w:rsidP="00176AA6">
      <w:pPr>
        <w:pStyle w:val="Bibliografia"/>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7427E20F" w14:textId="77777777" w:rsidR="00176AA6" w:rsidRDefault="00176AA6" w:rsidP="00176AA6">
      <w:pPr>
        <w:pStyle w:val="Bibliografia"/>
      </w:pPr>
      <w:r>
        <w:t xml:space="preserve">Turner-Zwinkels, F. M., &amp; Brandt, M. J. (2022). Belief system networks can be used to predict where to expect dynamic constraint. </w:t>
      </w:r>
      <w:r>
        <w:rPr>
          <w:i/>
          <w:iCs/>
        </w:rPr>
        <w:t>Journal of Experimental Social Psychology</w:t>
      </w:r>
      <w:r>
        <w:t xml:space="preserve">, </w:t>
      </w:r>
      <w:r>
        <w:rPr>
          <w:i/>
          <w:iCs/>
        </w:rPr>
        <w:t>100</w:t>
      </w:r>
      <w:r>
        <w:t>, 104279. https://doi.org/10.1016/j.jesp.2021.104279</w:t>
      </w:r>
    </w:p>
    <w:p w14:paraId="3918468C" w14:textId="77777777" w:rsidR="00176AA6" w:rsidRPr="00176AA6" w:rsidRDefault="00176AA6" w:rsidP="00176AA6">
      <w:pPr>
        <w:pStyle w:val="Bibliografia"/>
        <w:rPr>
          <w:lang w:val="it-IT"/>
        </w:rPr>
      </w:pPr>
      <w:r>
        <w:t xml:space="preserve">Turner-Zwinkels, F. M., Johnson, B. B., Sibley, C. G., &amp; Brandt, M. J. (2020). Conservatives’ Moral Foundations Are More Densely Connected Than Liberals’ Moral Foundations. </w:t>
      </w:r>
      <w:r w:rsidRPr="00176AA6">
        <w:rPr>
          <w:i/>
          <w:iCs/>
          <w:lang w:val="it-IT"/>
        </w:rPr>
        <w:t>Personality and Social Psychology Bulletin</w:t>
      </w:r>
      <w:r w:rsidRPr="00176AA6">
        <w:rPr>
          <w:lang w:val="it-IT"/>
        </w:rPr>
        <w:t xml:space="preserve">, </w:t>
      </w:r>
      <w:r w:rsidRPr="00176AA6">
        <w:rPr>
          <w:i/>
          <w:iCs/>
          <w:lang w:val="it-IT"/>
        </w:rPr>
        <w:t>47</w:t>
      </w:r>
      <w:r w:rsidRPr="00176AA6">
        <w:rPr>
          <w:lang w:val="it-IT"/>
        </w:rPr>
        <w:t>(2), 167–184. https://doi.org/10.1177/0146167220916070</w:t>
      </w:r>
    </w:p>
    <w:p w14:paraId="73572E51" w14:textId="77777777" w:rsidR="00176AA6" w:rsidRDefault="00176AA6" w:rsidP="00176AA6">
      <w:pPr>
        <w:pStyle w:val="Bibliografia"/>
      </w:pPr>
      <w:r w:rsidRPr="00176AA6">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7298C1E0" w14:textId="77777777" w:rsidR="00176AA6" w:rsidRDefault="00176AA6" w:rsidP="00176AA6">
      <w:pPr>
        <w:pStyle w:val="Bibliografia"/>
      </w:pPr>
      <w:r>
        <w:lastRenderedPageBreak/>
        <w:t xml:space="preserve">Volscho,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6952904E" w14:textId="77777777" w:rsidR="00176AA6" w:rsidRDefault="00176AA6" w:rsidP="00176AA6">
      <w:pPr>
        <w:pStyle w:val="Bibliografia"/>
      </w:pPr>
      <w:r>
        <w:t xml:space="preserve">Watts, D. J., &amp; Strogatz, S. H. (1998). Collective dynamics of ‘small-world’ networks. </w:t>
      </w:r>
      <w:r>
        <w:rPr>
          <w:i/>
          <w:iCs/>
        </w:rPr>
        <w:t>Nature</w:t>
      </w:r>
      <w:r>
        <w:t xml:space="preserve">, </w:t>
      </w:r>
      <w:r>
        <w:rPr>
          <w:i/>
          <w:iCs/>
        </w:rPr>
        <w:t>393</w:t>
      </w:r>
      <w:r>
        <w:t>(6684), 440–442. https://doi.org/10.1038/30918</w:t>
      </w:r>
    </w:p>
    <w:p w14:paraId="1F76E9C3" w14:textId="77777777" w:rsidR="00176AA6" w:rsidRDefault="00176AA6" w:rsidP="00176AA6">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2FF2A71F" w14:textId="77777777" w:rsidR="00176AA6" w:rsidRDefault="00176AA6" w:rsidP="00176AA6">
      <w:pPr>
        <w:pStyle w:val="Bibliografia"/>
      </w:pPr>
      <w:r>
        <w:t xml:space="preserve">Zwicker, M. V., Nohlen, H. U., Dalege, J., Gruter, G.-J. M., &amp; Harreveld, F. van. (2020). Applying an attitude network approach to consumer behaviour towards plastic. </w:t>
      </w:r>
      <w:r>
        <w:rPr>
          <w:i/>
          <w:iCs/>
        </w:rPr>
        <w:t>Journal of Environmental Psychology</w:t>
      </w:r>
      <w:r>
        <w:t xml:space="preserve">, </w:t>
      </w:r>
      <w:r>
        <w:rPr>
          <w:i/>
          <w:iCs/>
        </w:rPr>
        <w:t>69</w:t>
      </w:r>
      <w:r>
        <w:t>, 101433. https://doi.org/10.1016/j.jenvp.2020.101433</w:t>
      </w:r>
    </w:p>
    <w:p w14:paraId="514F3ED5" w14:textId="6B0AD0A7" w:rsidR="00E75D96" w:rsidRDefault="00E75D96" w:rsidP="00397883">
      <w:pPr>
        <w:pStyle w:val="Titolo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r w:rsidRPr="00A32BCF">
              <w:rPr>
                <w:sz w:val="11"/>
                <w:szCs w:val="11"/>
                <w:highlight w:val="green"/>
              </w:rPr>
              <w:t>p_income</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r w:rsidRPr="00A32BCF">
              <w:rPr>
                <w:sz w:val="11"/>
                <w:szCs w:val="11"/>
                <w:highlight w:val="green"/>
              </w:rPr>
              <w:t>p_tax</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r w:rsidRPr="00A32BCF">
              <w:rPr>
                <w:sz w:val="11"/>
                <w:szCs w:val="11"/>
                <w:highlight w:val="green"/>
              </w:rPr>
              <w:t>e_weafam</w:t>
            </w:r>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A32BCF" w:rsidRDefault="00FB1F92" w:rsidP="00C27FD1">
            <w:pPr>
              <w:rPr>
                <w:sz w:val="11"/>
                <w:szCs w:val="11"/>
                <w:highlight w:val="green"/>
              </w:rPr>
            </w:pPr>
            <w:r>
              <w:rPr>
                <w:sz w:val="11"/>
                <w:szCs w:val="11"/>
                <w:highlight w:val="green"/>
              </w:rPr>
              <w:t>e_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r w:rsidRPr="00A32BCF">
              <w:rPr>
                <w:sz w:val="11"/>
                <w:szCs w:val="11"/>
                <w:highlight w:val="green"/>
              </w:rPr>
              <w:t>e_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r w:rsidRPr="00A32BCF">
              <w:rPr>
                <w:sz w:val="11"/>
                <w:szCs w:val="11"/>
                <w:highlight w:val="green"/>
              </w:rPr>
              <w:t>e_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r w:rsidRPr="00A32BCF">
              <w:rPr>
                <w:sz w:val="11"/>
                <w:szCs w:val="11"/>
                <w:highlight w:val="green"/>
              </w:rPr>
              <w:t>e_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r w:rsidRPr="00A32BCF">
              <w:rPr>
                <w:sz w:val="11"/>
                <w:szCs w:val="11"/>
                <w:highlight w:val="green"/>
              </w:rPr>
              <w:t>e_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r w:rsidRPr="00A32BCF">
              <w:rPr>
                <w:sz w:val="11"/>
                <w:szCs w:val="11"/>
                <w:highlight w:val="green"/>
              </w:rPr>
              <w:t>e_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r w:rsidRPr="00A32BCF">
              <w:rPr>
                <w:sz w:val="11"/>
                <w:szCs w:val="11"/>
                <w:highlight w:val="green"/>
              </w:rPr>
              <w:t>e_race</w:t>
            </w:r>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r w:rsidRPr="00A32BCF">
              <w:rPr>
                <w:sz w:val="11"/>
                <w:szCs w:val="11"/>
                <w:highlight w:val="green"/>
              </w:rPr>
              <w:t>e_relig</w:t>
            </w:r>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r w:rsidRPr="00A32BCF">
              <w:rPr>
                <w:sz w:val="11"/>
                <w:szCs w:val="11"/>
                <w:highlight w:val="green"/>
              </w:rPr>
              <w:t>e_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r w:rsidRPr="00A32BCF">
              <w:rPr>
                <w:sz w:val="11"/>
                <w:szCs w:val="11"/>
                <w:highlight w:val="green"/>
              </w:rPr>
              <w:t>b_tax</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r w:rsidRPr="00A32BCF">
              <w:rPr>
                <w:sz w:val="11"/>
                <w:szCs w:val="11"/>
                <w:highlight w:val="green"/>
              </w:rPr>
              <w:t>b_public</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r w:rsidRPr="00A32BCF">
              <w:rPr>
                <w:sz w:val="11"/>
                <w:szCs w:val="11"/>
                <w:highlight w:val="green"/>
              </w:rPr>
              <w:t>b_market</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r w:rsidRPr="00A32BCF">
              <w:rPr>
                <w:sz w:val="11"/>
                <w:szCs w:val="11"/>
                <w:highlight w:val="green"/>
              </w:rPr>
              <w:t>b_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r w:rsidRPr="00A32BCF">
              <w:rPr>
                <w:sz w:val="11"/>
                <w:szCs w:val="11"/>
                <w:highlight w:val="green"/>
              </w:rPr>
              <w:t>b_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r w:rsidRPr="00A32BCF">
              <w:rPr>
                <w:sz w:val="11"/>
                <w:szCs w:val="11"/>
                <w:highlight w:val="green"/>
              </w:rPr>
              <w:t>b_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r w:rsidRPr="00A32BCF">
              <w:rPr>
                <w:sz w:val="11"/>
                <w:szCs w:val="11"/>
                <w:highlight w:val="green"/>
              </w:rPr>
              <w:t>b_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r w:rsidRPr="00A32BCF">
              <w:rPr>
                <w:sz w:val="11"/>
                <w:szCs w:val="11"/>
                <w:highlight w:val="green"/>
              </w:rPr>
              <w:t>j_income</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r w:rsidRPr="00A32BCF">
              <w:rPr>
                <w:sz w:val="11"/>
                <w:szCs w:val="11"/>
                <w:highlight w:val="green"/>
              </w:rPr>
              <w:t>j_distrust</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r w:rsidRPr="00A32BCF">
              <w:rPr>
                <w:sz w:val="11"/>
                <w:szCs w:val="11"/>
                <w:highlight w:val="green"/>
              </w:rPr>
              <w:t>j_failure</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3E5CFEFB" w:rsidR="00352C28" w:rsidRPr="00753F1A" w:rsidRDefault="00352C28" w:rsidP="00352C28">
      <w:pPr>
        <w:jc w:val="center"/>
      </w:pPr>
      <w:r w:rsidRPr="00A32BCF">
        <w:rPr>
          <w:highlight w:val="green"/>
        </w:rPr>
        <w:lastRenderedPageBreak/>
        <w:t xml:space="preserve">Figure 1: Mixed Graphical Model - Network of Attitudes </w:t>
      </w:r>
      <w:r w:rsidR="00D8346B">
        <w:rPr>
          <w:highlight w:val="green"/>
        </w:rPr>
        <w:t>Towards</w:t>
      </w:r>
      <w:r w:rsidRPr="00A32BCF">
        <w:rPr>
          <w:highlight w:val="green"/>
        </w:rPr>
        <w:t xml:space="preserve">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028C042"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T</w:t>
      </w:r>
      <w:r w:rsidRPr="00753F1A">
        <w:rPr>
          <w:sz w:val="20"/>
          <w:szCs w:val="20"/>
        </w:rPr>
        <w:t xml:space="preserve">he network of attitudes </w:t>
      </w:r>
      <w:r w:rsidR="00F85C39">
        <w:rPr>
          <w:sz w:val="20"/>
          <w:szCs w:val="20"/>
        </w:rPr>
        <w:t>towards</w:t>
      </w:r>
      <w:r w:rsidRPr="00753F1A">
        <w:rPr>
          <w:sz w:val="20"/>
          <w:szCs w:val="20"/>
        </w:rPr>
        <w:t xml:space="preserve">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66728129" w:rsidR="00352C28" w:rsidRPr="00753F1A" w:rsidRDefault="00352C28" w:rsidP="00352C28">
      <w:pPr>
        <w:jc w:val="center"/>
      </w:pPr>
      <w:r w:rsidRPr="00A32BCF">
        <w:rPr>
          <w:highlight w:val="green"/>
        </w:rPr>
        <w:lastRenderedPageBreak/>
        <w:t xml:space="preserve">Figure 3: Moderated Network Model - Network of attitudes </w:t>
      </w:r>
      <w:r w:rsidR="00F85C39">
        <w:rPr>
          <w:highlight w:val="green"/>
        </w:rPr>
        <w:t>towards</w:t>
      </w:r>
      <w:r w:rsidRPr="00A32BCF">
        <w:rPr>
          <w:highlight w:val="green"/>
        </w:rPr>
        <w:t xml:space="preserve"> inequality</w:t>
      </w:r>
    </w:p>
    <w:p w14:paraId="75D40E47" w14:textId="77777777" w:rsidR="00352C28" w:rsidRPr="00753F1A" w:rsidRDefault="00352C28" w:rsidP="00352C28">
      <w:r w:rsidRPr="00753F1A">
        <w:rPr>
          <w:noProof/>
        </w:rPr>
        <w:drawing>
          <wp:inline distT="0" distB="0" distL="0" distR="0" wp14:anchorId="7509CD2F" wp14:editId="3EEE8329">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4351080C"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7B4C2870" w:rsidR="00352C28" w:rsidRPr="000C651B" w:rsidRDefault="000C651B" w:rsidP="00E50848">
      <w:pPr>
        <w:jc w:val="left"/>
        <w:rPr>
          <w:sz w:val="20"/>
          <w:szCs w:val="20"/>
        </w:rPr>
      </w:pPr>
      <w:r>
        <w:rPr>
          <w:sz w:val="20"/>
          <w:szCs w:val="20"/>
        </w:rPr>
        <w:br w:type="page"/>
      </w:r>
      <w:r w:rsidR="00352C28" w:rsidRPr="00A32BCF">
        <w:rPr>
          <w:highlight w:val="green"/>
        </w:rPr>
        <w:lastRenderedPageBreak/>
        <w:t xml:space="preserve">Figure 4: Ising Model - Network of attitudes </w:t>
      </w:r>
      <w:r w:rsidR="00F85C39">
        <w:rPr>
          <w:highlight w:val="green"/>
        </w:rPr>
        <w:t>towards</w:t>
      </w:r>
      <w:r w:rsidR="00352C28" w:rsidRPr="00A32BCF">
        <w:rPr>
          <w:highlight w:val="green"/>
        </w:rPr>
        <w:t xml:space="preserve"> inequality and centrality table</w:t>
      </w:r>
    </w:p>
    <w:p w14:paraId="5AB9E89B" w14:textId="77777777" w:rsidR="00352C28" w:rsidRPr="00753F1A" w:rsidRDefault="00352C28" w:rsidP="00352C28">
      <w:r w:rsidRPr="00753F1A">
        <w:rPr>
          <w:noProof/>
        </w:rPr>
        <w:drawing>
          <wp:inline distT="0" distB="0" distL="0" distR="0" wp14:anchorId="46FFB953" wp14:editId="593AC6EE">
            <wp:extent cx="5790872" cy="5928750"/>
            <wp:effectExtent l="0" t="0" r="635" b="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90872"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443E2D6B"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rturo Bertero" w:date="2024-12-13T11:07:00Z" w:initials="AB">
    <w:p w14:paraId="0406D4A8" w14:textId="77777777" w:rsidR="0057014E" w:rsidRDefault="0057014E" w:rsidP="0057014E">
      <w:pPr>
        <w:pStyle w:val="Testocommento"/>
        <w:jc w:val="left"/>
      </w:pPr>
      <w:r>
        <w:rPr>
          <w:rStyle w:val="Rimandocommento"/>
        </w:rPr>
        <w:annotationRef/>
      </w:r>
      <w:r>
        <w:t>Merge paragraphs, cut 200 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06D4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B011B2" w16cex:dateUtc="2024-12-13T1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06D4A8" w16cid:durableId="4DB011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A7638F" w14:textId="77777777" w:rsidR="0010237C" w:rsidRDefault="0010237C" w:rsidP="007E7B00">
      <w:r>
        <w:separator/>
      </w:r>
    </w:p>
  </w:endnote>
  <w:endnote w:type="continuationSeparator" w:id="0">
    <w:p w14:paraId="30A90F25" w14:textId="77777777" w:rsidR="0010237C" w:rsidRDefault="0010237C"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5574E" w14:textId="77777777" w:rsidR="000532DA" w:rsidRDefault="000532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02212" w14:textId="77777777" w:rsidR="000532DA" w:rsidRDefault="000532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AF5B9" w14:textId="77777777" w:rsidR="000532DA" w:rsidRDefault="000532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2619BE" w14:textId="77777777" w:rsidR="0010237C" w:rsidRDefault="0010237C" w:rsidP="007E7B00">
      <w:r>
        <w:separator/>
      </w:r>
    </w:p>
  </w:footnote>
  <w:footnote w:type="continuationSeparator" w:id="0">
    <w:p w14:paraId="43AA9E43" w14:textId="77777777" w:rsidR="0010237C" w:rsidRDefault="0010237C" w:rsidP="007E7B00">
      <w:r>
        <w:continuationSeparator/>
      </w:r>
    </w:p>
  </w:footnote>
  <w:footnote w:id="1">
    <w:p w14:paraId="2B54E2AA" w14:textId="77777777" w:rsidR="008E3E53" w:rsidRPr="00544CDC" w:rsidRDefault="008E3E53" w:rsidP="008E3E53">
      <w:pPr>
        <w:pStyle w:val="Testonotaapidipagina"/>
      </w:pPr>
      <w:r>
        <w:rPr>
          <w:rStyle w:val="Rimandonotaapidipagina"/>
        </w:rPr>
        <w:footnoteRef/>
      </w:r>
      <w:r>
        <w:t xml:space="preserve"> </w:t>
      </w:r>
      <w:r w:rsidRPr="007B0DB1">
        <w:t xml:space="preserve">In the remainder of the article, </w:t>
      </w:r>
      <w:r>
        <w:t>network nodes are indicated in italics.</w:t>
      </w:r>
    </w:p>
  </w:footnote>
  <w:footnote w:id="2">
    <w:p w14:paraId="4E4F3713" w14:textId="37E85441" w:rsidR="008E3E53" w:rsidRPr="008E3E53" w:rsidRDefault="008E3E53">
      <w:pPr>
        <w:pStyle w:val="Testonotaapidipagina"/>
      </w:pPr>
      <w:r>
        <w:rPr>
          <w:rStyle w:val="Rimandonotaapidipagina"/>
        </w:rPr>
        <w:footnoteRef/>
      </w:r>
      <w:r>
        <w:t xml:space="preserve"> </w:t>
      </w:r>
      <w:r w:rsidRPr="00753F1A">
        <w:t xml:space="preserve">Additional analyses reveal missing cases do not impact meaningfully on the final sample. Figure </w:t>
      </w:r>
      <w:r>
        <w:t>6</w:t>
      </w:r>
      <w:r w:rsidRPr="00753F1A">
        <w:t xml:space="preserve"> of the Supplement</w:t>
      </w:r>
      <w:r>
        <w:t>al</w:t>
      </w:r>
      <w:r w:rsidRPr="00753F1A">
        <w:t xml:space="preserve"> </w:t>
      </w:r>
      <w:r>
        <w:t xml:space="preserve">Material </w:t>
      </w:r>
      <w:r w:rsidRPr="00753F1A">
        <w:t xml:space="preserve">shows that variables </w:t>
      </w:r>
      <w:r>
        <w:t xml:space="preserve">present </w:t>
      </w:r>
      <w:r w:rsidRPr="00753F1A">
        <w:t xml:space="preserve">between 2% and 11% of missing cases. Thus, nonresponses were fairly distributed between the selected variables. Moreover, Table 3 of the </w:t>
      </w:r>
      <w:r>
        <w:t>Supplemental Material</w:t>
      </w:r>
      <w:r w:rsidRPr="00753F1A">
        <w:t xml:space="preserve"> shows that the means of the variables do not differ significantly between the original sample and the reduced one</w:t>
      </w:r>
    </w:p>
  </w:footnote>
  <w:footnote w:id="3">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4">
    <w:p w14:paraId="59866198" w14:textId="77777777" w:rsidR="00581F9E" w:rsidRPr="00020DED" w:rsidRDefault="00581F9E" w:rsidP="00581F9E">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5">
    <w:p w14:paraId="131E4157" w14:textId="6C598522" w:rsidR="00D508EA" w:rsidRPr="00D508EA" w:rsidRDefault="00D508EA">
      <w:pPr>
        <w:pStyle w:val="Testonotaapidipagina"/>
      </w:pPr>
      <w:r>
        <w:rPr>
          <w:rStyle w:val="Rimandonotaapidipagina"/>
        </w:rPr>
        <w:footnoteRef/>
      </w:r>
      <w:r>
        <w:t xml:space="preserve"> </w:t>
      </w:r>
      <w:r w:rsidRPr="00680C08">
        <w:rPr>
          <w:highlight w:val="green"/>
        </w:rPr>
        <w:t xml:space="preserve">We refrain from computing additional centrality metrics due to concerns regarding their underlying assumptions, which may not hold in a network of beliefs. Specifically, research by Bringmann and colleagues </w:t>
      </w:r>
      <w:r w:rsidRPr="00680C08">
        <w:rPr>
          <w:highlight w:val="green"/>
        </w:rPr>
        <w:fldChar w:fldCharType="begin"/>
      </w:r>
      <w:r w:rsidR="00771E9B">
        <w:rPr>
          <w:highlight w:val="green"/>
        </w:rPr>
        <w:instrText xml:space="preserve"> ADDIN ZOTERO_ITEM CSL_CITATION {"citationID":"U9GQ5TSN","properties":{"formattedCitation":"(Bringmann et al., 2019)","plainCitation":"(Bringmann et al., 2019)","dontUpdate":true,"noteIndex":5},"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Pr="00680C08">
        <w:rPr>
          <w:highlight w:val="green"/>
        </w:rPr>
        <w:fldChar w:fldCharType="separate"/>
      </w:r>
      <w:r w:rsidRPr="00680C08">
        <w:rPr>
          <w:highlight w:val="green"/>
        </w:rPr>
        <w:t>(2019)</w:t>
      </w:r>
      <w:r w:rsidRPr="00680C08">
        <w:rPr>
          <w:highlight w:val="green"/>
        </w:rPr>
        <w:fldChar w:fldCharType="end"/>
      </w:r>
      <w:r w:rsidRPr="00680C08">
        <w:rPr>
          <w:highlight w:val="green"/>
        </w:rPr>
        <w:t xml:space="preserve"> has shown that metrics like betweenness and closeness centrality assume influence flows via the most efficient paths within a network. However, this assumption is particularly problematic in belief systems, where nodes represent attitudes—constructs that lack the agency of social actors to direct or receive influence actively. </w:t>
      </w:r>
      <w:r w:rsidRPr="00B41D3D">
        <w:rPr>
          <w:highlight w:val="green"/>
        </w:rPr>
        <w:t xml:space="preserve">Additionally, Dablander and </w:t>
      </w:r>
      <w:r w:rsidRPr="00680C08">
        <w:rPr>
          <w:highlight w:val="green"/>
        </w:rPr>
        <w:t xml:space="preserve">Hinne </w:t>
      </w:r>
      <w:r w:rsidRPr="00680C08">
        <w:rPr>
          <w:highlight w:val="green"/>
        </w:rPr>
        <w:fldChar w:fldCharType="begin"/>
      </w:r>
      <w:r w:rsidR="00771E9B">
        <w:rPr>
          <w:highlight w:val="green"/>
        </w:rPr>
        <w:instrText xml:space="preserve"> ADDIN ZOTERO_ITEM CSL_CITATION {"citationID":"P74ZHPYb","properties":{"formattedCitation":"(Dablander &amp; Hinne, 2019)","plainCitation":"(Dablander &amp; Hinne, 2019)","dontUpdate":true,"noteIndex":5},"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Pr="00680C08">
        <w:rPr>
          <w:highlight w:val="green"/>
        </w:rPr>
        <w:fldChar w:fldCharType="separate"/>
      </w:r>
      <w:r w:rsidRPr="00680C08">
        <w:rPr>
          <w:highlight w:val="green"/>
        </w:rPr>
        <w:t>(2019)</w:t>
      </w:r>
      <w:r w:rsidRPr="00680C08">
        <w:rPr>
          <w:highlight w:val="green"/>
        </w:rPr>
        <w:fldChar w:fldCharType="end"/>
      </w:r>
      <w:r w:rsidRPr="00B41D3D">
        <w:rPr>
          <w:highlight w:val="green"/>
        </w:rPr>
        <w:t xml:space="preserve"> combin</w:t>
      </w:r>
      <w:r w:rsidRPr="00680C08">
        <w:rPr>
          <w:highlight w:val="green"/>
        </w:rPr>
        <w:t>ed</w:t>
      </w:r>
      <w:r w:rsidRPr="00B41D3D">
        <w:rPr>
          <w:highlight w:val="green"/>
        </w:rPr>
        <w:t xml:space="preserve"> partial correlation networks with Directed Acyclic Graphs </w:t>
      </w:r>
      <w:r w:rsidRPr="00680C08">
        <w:rPr>
          <w:highlight w:val="green"/>
        </w:rPr>
        <w:t>to demonstrate</w:t>
      </w:r>
      <w:r w:rsidRPr="00B41D3D">
        <w:rPr>
          <w:highlight w:val="green"/>
        </w:rPr>
        <w:t xml:space="preserve"> that </w:t>
      </w:r>
      <w:r w:rsidRPr="00680C08">
        <w:rPr>
          <w:highlight w:val="green"/>
        </w:rPr>
        <w:t>S</w:t>
      </w:r>
      <w:r w:rsidRPr="00B41D3D">
        <w:rPr>
          <w:highlight w:val="green"/>
        </w:rPr>
        <w:t xml:space="preserve">trength, unlike </w:t>
      </w:r>
      <w:r>
        <w:rPr>
          <w:highlight w:val="green"/>
        </w:rPr>
        <w:t>B</w:t>
      </w:r>
      <w:r w:rsidRPr="00B41D3D">
        <w:rPr>
          <w:highlight w:val="green"/>
        </w:rPr>
        <w:t xml:space="preserve">etweenness and </w:t>
      </w:r>
      <w:r>
        <w:rPr>
          <w:highlight w:val="green"/>
        </w:rPr>
        <w:t>C</w:t>
      </w:r>
      <w:r w:rsidRPr="00B41D3D">
        <w:rPr>
          <w:highlight w:val="green"/>
        </w:rPr>
        <w:t>loseness, correlates strongly with causal inf</w:t>
      </w:r>
      <w:r w:rsidRPr="00680C08">
        <w:rPr>
          <w:highlight w:val="green"/>
        </w:rPr>
        <w:t>luence</w:t>
      </w:r>
      <w:r w:rsidRPr="00B41D3D">
        <w:rPr>
          <w:highlight w:val="green"/>
        </w:rPr>
        <w:t xml:space="preserve">. Guided by these insights, we rely on </w:t>
      </w:r>
      <w:r w:rsidRPr="00680C08">
        <w:rPr>
          <w:highlight w:val="green"/>
        </w:rPr>
        <w:t>S</w:t>
      </w:r>
      <w:r w:rsidRPr="00B41D3D">
        <w:rPr>
          <w:highlight w:val="green"/>
        </w:rPr>
        <w:t>trength to evaluate both H2 and H4, ensuring that our approach remains theoretically appropriate and methodologically sound for understanding belief networks.</w:t>
      </w:r>
    </w:p>
  </w:footnote>
  <w:footnote w:id="6">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7">
    <w:p w14:paraId="6F72D692" w14:textId="02F220CA" w:rsidR="000E797D" w:rsidRPr="000E797D" w:rsidRDefault="000E797D">
      <w:pPr>
        <w:pStyle w:val="Testonotaapidipagina"/>
      </w:pPr>
      <w:r>
        <w:rPr>
          <w:rStyle w:val="Rimandonotaapidipagina"/>
        </w:rPr>
        <w:footnoteRef/>
      </w:r>
      <w:r>
        <w:t xml:space="preserve"> </w:t>
      </w:r>
      <w:r w:rsidRPr="0049581B">
        <w:rPr>
          <w:highlight w:val="green"/>
        </w:rPr>
        <w:t xml:space="preserve">For a throughout discussion on the performance of EGA, its mathematical equivalence with factor analysis, and the adoption of the Walktrap algorithm for partial correlation networks, we refer interested readers to relevant validation studies </w:t>
      </w:r>
      <w:r w:rsidRPr="0049581B">
        <w:rPr>
          <w:highlight w:val="green"/>
        </w:rPr>
        <w:fldChar w:fldCharType="begin"/>
      </w:r>
      <w:r w:rsidR="00771E9B">
        <w:rPr>
          <w:highlight w:val="green"/>
        </w:rPr>
        <w:instrText xml:space="preserve"> ADDIN ZOTERO_ITEM CSL_CITATION {"citationID":"EhlgR18K","properties":{"formattedCitation":"(Christensen et al., 2023, 2024; Christensen &amp; Golino, 2021)","plainCitation":"(Christensen et al., 2023, 2024; Christensen &amp; Golino, 2021)","dontUpdate":true,"noteIndex":7},"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Pr="0049581B">
        <w:rPr>
          <w:highlight w:val="green"/>
        </w:rPr>
        <w:fldChar w:fldCharType="separate"/>
      </w:r>
      <w:r w:rsidRPr="0049581B">
        <w:rPr>
          <w:highlight w:val="green"/>
        </w:rPr>
        <w:t>(</w:t>
      </w:r>
      <w:r>
        <w:rPr>
          <w:highlight w:val="green"/>
        </w:rPr>
        <w:t xml:space="preserve">see </w:t>
      </w:r>
      <w:r w:rsidRPr="0049581B">
        <w:rPr>
          <w:highlight w:val="green"/>
        </w:rPr>
        <w:t>Christensen et al., 2023, 2024; Christensen &amp; Golino, 2021)</w:t>
      </w:r>
      <w:r w:rsidRPr="0049581B">
        <w:rPr>
          <w:highlight w:val="green"/>
        </w:rPr>
        <w:fldChar w:fldCharType="end"/>
      </w:r>
      <w:r>
        <w:t>.</w:t>
      </w:r>
    </w:p>
  </w:footnote>
  <w:footnote w:id="8">
    <w:p w14:paraId="1FDFB284" w14:textId="35D07C56" w:rsidR="000C36CB" w:rsidRPr="000C36CB" w:rsidRDefault="000C36CB">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22 (all evaluative reactions are not endorsed) and +22 (every item is endorsed).</w:t>
      </w:r>
    </w:p>
  </w:footnote>
  <w:footnote w:id="9">
    <w:p w14:paraId="239AE8F5" w14:textId="594FB702" w:rsidR="00AC2EB6" w:rsidRPr="00AC2EB6" w:rsidRDefault="00AC2EB6">
      <w:pPr>
        <w:pStyle w:val="Testonotaapidipagina"/>
      </w:pPr>
      <w:r>
        <w:rPr>
          <w:rStyle w:val="Rimandonotaapidipagina"/>
        </w:rPr>
        <w:footnoteRef/>
      </w:r>
      <w:r>
        <w:t xml:space="preserve"> Parameters are selected to maintain comparability with the other studies adopting this simulation strategy </w:t>
      </w:r>
      <w:r w:rsidRPr="00753F1A">
        <w:fldChar w:fldCharType="begin"/>
      </w:r>
      <w:r w:rsidR="00771E9B">
        <w:instrText xml:space="preserve"> ADDIN ZOTERO_ITEM CSL_CITATION {"citationID":"T58NsSG0","properties":{"formattedCitation":"(Dalege, Borsboom, Harreveld, &amp; Maas, 2017; Schlicht-Schm\\uc0\\u228{}lzle et al., 2018)","plainCitation":"(Dalege, Borsboom, Harreveld, &amp; Maas, 2017; Schlicht-Schmälzle et al., 2018)","noteIndex":9},"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t>.</w:t>
      </w:r>
    </w:p>
  </w:footnote>
  <w:footnote w:id="10">
    <w:p w14:paraId="0F287416" w14:textId="73B9B557" w:rsidR="00F550F3" w:rsidRPr="00F550F3" w:rsidRDefault="00F550F3">
      <w:pPr>
        <w:pStyle w:val="Testonotaapidipagina"/>
      </w:pPr>
      <w:r>
        <w:rPr>
          <w:rStyle w:val="Rimandonotaapidipagina"/>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A13E" w14:textId="77777777" w:rsidR="000532DA" w:rsidRDefault="000532D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4C943" w14:textId="77777777" w:rsidR="000532DA" w:rsidRDefault="000532D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D877C" w14:textId="77777777" w:rsidR="000532DA" w:rsidRDefault="000532D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5"/>
  </w:num>
  <w:num w:numId="2" w16cid:durableId="885138043">
    <w:abstractNumId w:val="3"/>
  </w:num>
  <w:num w:numId="3" w16cid:durableId="2126382355">
    <w:abstractNumId w:val="6"/>
  </w:num>
  <w:num w:numId="4" w16cid:durableId="1839029913">
    <w:abstractNumId w:val="9"/>
  </w:num>
  <w:num w:numId="5" w16cid:durableId="1693532243">
    <w:abstractNumId w:val="2"/>
  </w:num>
  <w:num w:numId="6" w16cid:durableId="1403485123">
    <w:abstractNumId w:val="7"/>
  </w:num>
  <w:num w:numId="7" w16cid:durableId="709648464">
    <w:abstractNumId w:val="8"/>
  </w:num>
  <w:num w:numId="8" w16cid:durableId="748574782">
    <w:abstractNumId w:val="0"/>
  </w:num>
  <w:num w:numId="9" w16cid:durableId="2102748962">
    <w:abstractNumId w:val="4"/>
  </w:num>
  <w:num w:numId="10" w16cid:durableId="1708731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turo Bertero">
    <w15:presenceInfo w15:providerId="AD" w15:userId="S::arturo.bertero@unimi.it::7836ddc6-36bd-4156-a779-35d8605884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42E60"/>
    <w:rsid w:val="000521D1"/>
    <w:rsid w:val="000532DA"/>
    <w:rsid w:val="00057721"/>
    <w:rsid w:val="00057C11"/>
    <w:rsid w:val="00057CC1"/>
    <w:rsid w:val="00066F5C"/>
    <w:rsid w:val="000753A5"/>
    <w:rsid w:val="00076524"/>
    <w:rsid w:val="00083AF1"/>
    <w:rsid w:val="0009371F"/>
    <w:rsid w:val="00094187"/>
    <w:rsid w:val="00094F8D"/>
    <w:rsid w:val="000A0D0C"/>
    <w:rsid w:val="000A4037"/>
    <w:rsid w:val="000A61C9"/>
    <w:rsid w:val="000B3AE2"/>
    <w:rsid w:val="000C36CB"/>
    <w:rsid w:val="000C3BCD"/>
    <w:rsid w:val="000C651B"/>
    <w:rsid w:val="000C7AE2"/>
    <w:rsid w:val="000D283A"/>
    <w:rsid w:val="000D28A0"/>
    <w:rsid w:val="000D507B"/>
    <w:rsid w:val="000E10F2"/>
    <w:rsid w:val="000E31DB"/>
    <w:rsid w:val="000E4914"/>
    <w:rsid w:val="000E4F4E"/>
    <w:rsid w:val="000E4FFB"/>
    <w:rsid w:val="000E74B5"/>
    <w:rsid w:val="000E797D"/>
    <w:rsid w:val="000F19FB"/>
    <w:rsid w:val="000F3694"/>
    <w:rsid w:val="000F45D1"/>
    <w:rsid w:val="000F4F7E"/>
    <w:rsid w:val="000F68EC"/>
    <w:rsid w:val="000F7093"/>
    <w:rsid w:val="0010211C"/>
    <w:rsid w:val="0010237C"/>
    <w:rsid w:val="00106BEC"/>
    <w:rsid w:val="001072EB"/>
    <w:rsid w:val="001119FC"/>
    <w:rsid w:val="00112C1A"/>
    <w:rsid w:val="00116586"/>
    <w:rsid w:val="00120E0E"/>
    <w:rsid w:val="0012415C"/>
    <w:rsid w:val="00124170"/>
    <w:rsid w:val="00125B9B"/>
    <w:rsid w:val="00126209"/>
    <w:rsid w:val="00135B3B"/>
    <w:rsid w:val="0014052C"/>
    <w:rsid w:val="0014162F"/>
    <w:rsid w:val="00144E67"/>
    <w:rsid w:val="00146707"/>
    <w:rsid w:val="00147BB0"/>
    <w:rsid w:val="001502B1"/>
    <w:rsid w:val="0015223C"/>
    <w:rsid w:val="001526D6"/>
    <w:rsid w:val="00155302"/>
    <w:rsid w:val="00156E80"/>
    <w:rsid w:val="001633B9"/>
    <w:rsid w:val="00174B79"/>
    <w:rsid w:val="00176AA6"/>
    <w:rsid w:val="0018696B"/>
    <w:rsid w:val="001909A6"/>
    <w:rsid w:val="00195CE3"/>
    <w:rsid w:val="001A496C"/>
    <w:rsid w:val="001A6BC3"/>
    <w:rsid w:val="001A6EA8"/>
    <w:rsid w:val="001A7B6D"/>
    <w:rsid w:val="001A7CC4"/>
    <w:rsid w:val="001B4CCF"/>
    <w:rsid w:val="001B7875"/>
    <w:rsid w:val="001C1580"/>
    <w:rsid w:val="001C1754"/>
    <w:rsid w:val="001C2AA0"/>
    <w:rsid w:val="001C2E69"/>
    <w:rsid w:val="001C3252"/>
    <w:rsid w:val="001C4507"/>
    <w:rsid w:val="001C621E"/>
    <w:rsid w:val="001C6D60"/>
    <w:rsid w:val="001C7289"/>
    <w:rsid w:val="001D29EC"/>
    <w:rsid w:val="001D37D6"/>
    <w:rsid w:val="001D4DFE"/>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56EDB"/>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67E5"/>
    <w:rsid w:val="00301220"/>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734A"/>
    <w:rsid w:val="003E241F"/>
    <w:rsid w:val="003E49E3"/>
    <w:rsid w:val="003F091B"/>
    <w:rsid w:val="003F3498"/>
    <w:rsid w:val="003F4971"/>
    <w:rsid w:val="004108FB"/>
    <w:rsid w:val="004169B9"/>
    <w:rsid w:val="00417A5A"/>
    <w:rsid w:val="004245DD"/>
    <w:rsid w:val="004246FB"/>
    <w:rsid w:val="00424EE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18F6"/>
    <w:rsid w:val="004D49AA"/>
    <w:rsid w:val="004D67D1"/>
    <w:rsid w:val="004D6CFB"/>
    <w:rsid w:val="004E0ECE"/>
    <w:rsid w:val="004E1217"/>
    <w:rsid w:val="004E34BB"/>
    <w:rsid w:val="004F407F"/>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EC8"/>
    <w:rsid w:val="00550F5D"/>
    <w:rsid w:val="00554170"/>
    <w:rsid w:val="005653F2"/>
    <w:rsid w:val="0057014E"/>
    <w:rsid w:val="00573F6A"/>
    <w:rsid w:val="00577CF5"/>
    <w:rsid w:val="00581F9E"/>
    <w:rsid w:val="00582372"/>
    <w:rsid w:val="0058352C"/>
    <w:rsid w:val="00590161"/>
    <w:rsid w:val="0059051C"/>
    <w:rsid w:val="0059105F"/>
    <w:rsid w:val="0059209B"/>
    <w:rsid w:val="00593A3C"/>
    <w:rsid w:val="00593A70"/>
    <w:rsid w:val="005B05DA"/>
    <w:rsid w:val="005C4671"/>
    <w:rsid w:val="005D34F2"/>
    <w:rsid w:val="005E0366"/>
    <w:rsid w:val="005E69CE"/>
    <w:rsid w:val="005F283A"/>
    <w:rsid w:val="005F4974"/>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2686"/>
    <w:rsid w:val="00654A75"/>
    <w:rsid w:val="00657E92"/>
    <w:rsid w:val="00671E8D"/>
    <w:rsid w:val="00672313"/>
    <w:rsid w:val="00674DC9"/>
    <w:rsid w:val="006805DD"/>
    <w:rsid w:val="006808BE"/>
    <w:rsid w:val="00680C08"/>
    <w:rsid w:val="00684679"/>
    <w:rsid w:val="00690C4F"/>
    <w:rsid w:val="00691CB7"/>
    <w:rsid w:val="0069706D"/>
    <w:rsid w:val="006977AD"/>
    <w:rsid w:val="006A51B4"/>
    <w:rsid w:val="006B2793"/>
    <w:rsid w:val="006B4AC7"/>
    <w:rsid w:val="006C0B4E"/>
    <w:rsid w:val="006C0CB4"/>
    <w:rsid w:val="006C2345"/>
    <w:rsid w:val="006C5289"/>
    <w:rsid w:val="006D43B6"/>
    <w:rsid w:val="006E15E7"/>
    <w:rsid w:val="006E53B4"/>
    <w:rsid w:val="006E576B"/>
    <w:rsid w:val="006E7D90"/>
    <w:rsid w:val="006F09E6"/>
    <w:rsid w:val="006F411D"/>
    <w:rsid w:val="006F6791"/>
    <w:rsid w:val="006F77DA"/>
    <w:rsid w:val="00707520"/>
    <w:rsid w:val="00715E5C"/>
    <w:rsid w:val="00732737"/>
    <w:rsid w:val="007329FE"/>
    <w:rsid w:val="007341D7"/>
    <w:rsid w:val="00734F31"/>
    <w:rsid w:val="007359FB"/>
    <w:rsid w:val="00737AB8"/>
    <w:rsid w:val="00742A59"/>
    <w:rsid w:val="00742DDA"/>
    <w:rsid w:val="00745DDE"/>
    <w:rsid w:val="00745F92"/>
    <w:rsid w:val="0074629F"/>
    <w:rsid w:val="00753F1A"/>
    <w:rsid w:val="007548BD"/>
    <w:rsid w:val="0075587F"/>
    <w:rsid w:val="00757DB1"/>
    <w:rsid w:val="00760DBE"/>
    <w:rsid w:val="00760EEE"/>
    <w:rsid w:val="00761087"/>
    <w:rsid w:val="00771E9B"/>
    <w:rsid w:val="00777359"/>
    <w:rsid w:val="0078524A"/>
    <w:rsid w:val="007857A8"/>
    <w:rsid w:val="00785870"/>
    <w:rsid w:val="00786AFF"/>
    <w:rsid w:val="00786EAC"/>
    <w:rsid w:val="00791750"/>
    <w:rsid w:val="00795073"/>
    <w:rsid w:val="00796BD8"/>
    <w:rsid w:val="00796CA3"/>
    <w:rsid w:val="007A40B1"/>
    <w:rsid w:val="007A46AD"/>
    <w:rsid w:val="007A5144"/>
    <w:rsid w:val="007B0AAE"/>
    <w:rsid w:val="007B0DB1"/>
    <w:rsid w:val="007C35A8"/>
    <w:rsid w:val="007C4261"/>
    <w:rsid w:val="007C56A6"/>
    <w:rsid w:val="007E1058"/>
    <w:rsid w:val="007E5EE9"/>
    <w:rsid w:val="007E7B00"/>
    <w:rsid w:val="007F5A6B"/>
    <w:rsid w:val="007F6245"/>
    <w:rsid w:val="007F7A64"/>
    <w:rsid w:val="00801F5B"/>
    <w:rsid w:val="00802FCF"/>
    <w:rsid w:val="008156B0"/>
    <w:rsid w:val="0081649E"/>
    <w:rsid w:val="00817D80"/>
    <w:rsid w:val="008221B7"/>
    <w:rsid w:val="00822482"/>
    <w:rsid w:val="00824FD0"/>
    <w:rsid w:val="0083461E"/>
    <w:rsid w:val="0083621A"/>
    <w:rsid w:val="0084455D"/>
    <w:rsid w:val="008515B6"/>
    <w:rsid w:val="00852050"/>
    <w:rsid w:val="00853384"/>
    <w:rsid w:val="00856C6D"/>
    <w:rsid w:val="00867FF4"/>
    <w:rsid w:val="0087018A"/>
    <w:rsid w:val="00872A35"/>
    <w:rsid w:val="00873377"/>
    <w:rsid w:val="00875CC6"/>
    <w:rsid w:val="00885F61"/>
    <w:rsid w:val="00890EB3"/>
    <w:rsid w:val="00897A06"/>
    <w:rsid w:val="008A0782"/>
    <w:rsid w:val="008A4826"/>
    <w:rsid w:val="008A637C"/>
    <w:rsid w:val="008A72D2"/>
    <w:rsid w:val="008B28B1"/>
    <w:rsid w:val="008B62ED"/>
    <w:rsid w:val="008C1DC6"/>
    <w:rsid w:val="008D1AF5"/>
    <w:rsid w:val="008D5550"/>
    <w:rsid w:val="008E0F17"/>
    <w:rsid w:val="008E17C3"/>
    <w:rsid w:val="008E2AAE"/>
    <w:rsid w:val="008E36DD"/>
    <w:rsid w:val="008E3E53"/>
    <w:rsid w:val="008F20B9"/>
    <w:rsid w:val="008F7FEE"/>
    <w:rsid w:val="00900613"/>
    <w:rsid w:val="009028D1"/>
    <w:rsid w:val="009052E5"/>
    <w:rsid w:val="00911525"/>
    <w:rsid w:val="009136E3"/>
    <w:rsid w:val="00914431"/>
    <w:rsid w:val="00917272"/>
    <w:rsid w:val="00921385"/>
    <w:rsid w:val="009224F7"/>
    <w:rsid w:val="00922BC5"/>
    <w:rsid w:val="0092375E"/>
    <w:rsid w:val="00925DD6"/>
    <w:rsid w:val="00925ED0"/>
    <w:rsid w:val="00926DE3"/>
    <w:rsid w:val="00927443"/>
    <w:rsid w:val="0093209C"/>
    <w:rsid w:val="0093437C"/>
    <w:rsid w:val="009361F6"/>
    <w:rsid w:val="00936FD3"/>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388E"/>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CE9"/>
    <w:rsid w:val="00AA1FE6"/>
    <w:rsid w:val="00AB161F"/>
    <w:rsid w:val="00AB3B39"/>
    <w:rsid w:val="00AC2EB6"/>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5003"/>
    <w:rsid w:val="00B46A0B"/>
    <w:rsid w:val="00B4701D"/>
    <w:rsid w:val="00B51C46"/>
    <w:rsid w:val="00B52032"/>
    <w:rsid w:val="00B5314B"/>
    <w:rsid w:val="00B54ADC"/>
    <w:rsid w:val="00B54D4B"/>
    <w:rsid w:val="00B564B5"/>
    <w:rsid w:val="00B635A6"/>
    <w:rsid w:val="00B64BB3"/>
    <w:rsid w:val="00B6612C"/>
    <w:rsid w:val="00B67272"/>
    <w:rsid w:val="00B718DA"/>
    <w:rsid w:val="00B748E4"/>
    <w:rsid w:val="00B75C9E"/>
    <w:rsid w:val="00B83698"/>
    <w:rsid w:val="00B93206"/>
    <w:rsid w:val="00B9439D"/>
    <w:rsid w:val="00B957FC"/>
    <w:rsid w:val="00BA0532"/>
    <w:rsid w:val="00BA1720"/>
    <w:rsid w:val="00BA3B0D"/>
    <w:rsid w:val="00BA5513"/>
    <w:rsid w:val="00BA7205"/>
    <w:rsid w:val="00BB548A"/>
    <w:rsid w:val="00BB77DA"/>
    <w:rsid w:val="00BC01E6"/>
    <w:rsid w:val="00BC130A"/>
    <w:rsid w:val="00BC14B5"/>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2ABB"/>
    <w:rsid w:val="00C94AD4"/>
    <w:rsid w:val="00CA2D46"/>
    <w:rsid w:val="00CA67DD"/>
    <w:rsid w:val="00CB3415"/>
    <w:rsid w:val="00CB4074"/>
    <w:rsid w:val="00CB5D76"/>
    <w:rsid w:val="00CC1CAE"/>
    <w:rsid w:val="00CC3E41"/>
    <w:rsid w:val="00CE0A87"/>
    <w:rsid w:val="00CE0EA9"/>
    <w:rsid w:val="00CE1188"/>
    <w:rsid w:val="00CE2320"/>
    <w:rsid w:val="00CE2507"/>
    <w:rsid w:val="00CE3490"/>
    <w:rsid w:val="00CE541F"/>
    <w:rsid w:val="00CE55A3"/>
    <w:rsid w:val="00CF113D"/>
    <w:rsid w:val="00CF178C"/>
    <w:rsid w:val="00CF5015"/>
    <w:rsid w:val="00CF5D9C"/>
    <w:rsid w:val="00CF623D"/>
    <w:rsid w:val="00D01E70"/>
    <w:rsid w:val="00D06C50"/>
    <w:rsid w:val="00D11733"/>
    <w:rsid w:val="00D132D8"/>
    <w:rsid w:val="00D17D7A"/>
    <w:rsid w:val="00D20168"/>
    <w:rsid w:val="00D20896"/>
    <w:rsid w:val="00D20ED9"/>
    <w:rsid w:val="00D2322B"/>
    <w:rsid w:val="00D27D57"/>
    <w:rsid w:val="00D31DD4"/>
    <w:rsid w:val="00D37B73"/>
    <w:rsid w:val="00D408A4"/>
    <w:rsid w:val="00D42071"/>
    <w:rsid w:val="00D42117"/>
    <w:rsid w:val="00D44259"/>
    <w:rsid w:val="00D508EA"/>
    <w:rsid w:val="00D67F72"/>
    <w:rsid w:val="00D67FF7"/>
    <w:rsid w:val="00D810A3"/>
    <w:rsid w:val="00D8346B"/>
    <w:rsid w:val="00D835E5"/>
    <w:rsid w:val="00D84548"/>
    <w:rsid w:val="00DA3ADC"/>
    <w:rsid w:val="00DB73F8"/>
    <w:rsid w:val="00DC15FA"/>
    <w:rsid w:val="00DC730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0753F"/>
    <w:rsid w:val="00E10379"/>
    <w:rsid w:val="00E11F0D"/>
    <w:rsid w:val="00E12978"/>
    <w:rsid w:val="00E16C5F"/>
    <w:rsid w:val="00E24D40"/>
    <w:rsid w:val="00E31F2F"/>
    <w:rsid w:val="00E336D9"/>
    <w:rsid w:val="00E346AE"/>
    <w:rsid w:val="00E41117"/>
    <w:rsid w:val="00E441B3"/>
    <w:rsid w:val="00E44484"/>
    <w:rsid w:val="00E50427"/>
    <w:rsid w:val="00E50848"/>
    <w:rsid w:val="00E52EE8"/>
    <w:rsid w:val="00E544AD"/>
    <w:rsid w:val="00E55C45"/>
    <w:rsid w:val="00E60380"/>
    <w:rsid w:val="00E61D62"/>
    <w:rsid w:val="00E61F8B"/>
    <w:rsid w:val="00E62E95"/>
    <w:rsid w:val="00E66DA1"/>
    <w:rsid w:val="00E7550E"/>
    <w:rsid w:val="00E75D96"/>
    <w:rsid w:val="00E80766"/>
    <w:rsid w:val="00E81B32"/>
    <w:rsid w:val="00E87E02"/>
    <w:rsid w:val="00E97296"/>
    <w:rsid w:val="00E97667"/>
    <w:rsid w:val="00EA6C09"/>
    <w:rsid w:val="00EA7CCF"/>
    <w:rsid w:val="00EB001F"/>
    <w:rsid w:val="00EB2842"/>
    <w:rsid w:val="00EB440C"/>
    <w:rsid w:val="00EB5228"/>
    <w:rsid w:val="00EB6030"/>
    <w:rsid w:val="00EC56CC"/>
    <w:rsid w:val="00EC7AFA"/>
    <w:rsid w:val="00ED21E2"/>
    <w:rsid w:val="00EE0301"/>
    <w:rsid w:val="00EE7040"/>
    <w:rsid w:val="00EF08E8"/>
    <w:rsid w:val="00EF0F82"/>
    <w:rsid w:val="00EF1DCB"/>
    <w:rsid w:val="00EF70A6"/>
    <w:rsid w:val="00EF7901"/>
    <w:rsid w:val="00F04F7A"/>
    <w:rsid w:val="00F0607A"/>
    <w:rsid w:val="00F21EDB"/>
    <w:rsid w:val="00F2465D"/>
    <w:rsid w:val="00F323F7"/>
    <w:rsid w:val="00F3404E"/>
    <w:rsid w:val="00F4317E"/>
    <w:rsid w:val="00F463B5"/>
    <w:rsid w:val="00F51017"/>
    <w:rsid w:val="00F510BA"/>
    <w:rsid w:val="00F52CC4"/>
    <w:rsid w:val="00F53926"/>
    <w:rsid w:val="00F550F3"/>
    <w:rsid w:val="00F566C6"/>
    <w:rsid w:val="00F57F39"/>
    <w:rsid w:val="00F61F72"/>
    <w:rsid w:val="00F62B9D"/>
    <w:rsid w:val="00F651AE"/>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0AF3"/>
    <w:rsid w:val="00FC2B01"/>
    <w:rsid w:val="00FC3AB0"/>
    <w:rsid w:val="00FD2FB8"/>
    <w:rsid w:val="00FD561B"/>
    <w:rsid w:val="00FD621E"/>
    <w:rsid w:val="00FE09FC"/>
    <w:rsid w:val="00FF04ED"/>
    <w:rsid w:val="00FF25D3"/>
    <w:rsid w:val="00FF2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11E7"/>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 w:type="paragraph" w:styleId="Paragrafoelenco">
    <w:name w:val="List Paragraph"/>
    <w:basedOn w:val="Normale"/>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4792740">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16608276">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16824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450857">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0063045">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50077308">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9</TotalTime>
  <Pages>47</Pages>
  <Words>59000</Words>
  <Characters>368165</Characters>
  <Application>Microsoft Office Word</Application>
  <DocSecurity>0</DocSecurity>
  <Lines>5259</Lines>
  <Paragraphs>1642</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2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112</cp:revision>
  <cp:lastPrinted>2024-04-25T09:00:00Z</cp:lastPrinted>
  <dcterms:created xsi:type="dcterms:W3CDTF">2024-12-10T15:21:00Z</dcterms:created>
  <dcterms:modified xsi:type="dcterms:W3CDTF">2024-12-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oIcSA2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